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FCC0A9" w14:textId="78B36E8C" w:rsidR="00375A0E" w:rsidRDefault="00375A0E">
      <w:pPr>
        <w:pStyle w:val="Heading1"/>
        <w:spacing w:line="480" w:lineRule="auto"/>
      </w:pPr>
      <w:bookmarkStart w:id="0" w:name="_Hlk61597975"/>
      <w:bookmarkStart w:id="1" w:name="_Hlk61600656"/>
      <w:r>
        <w:t>Supplementary Methods</w:t>
      </w:r>
    </w:p>
    <w:p w14:paraId="16A4DFD5" w14:textId="0376C0BE" w:rsidR="00375A0E" w:rsidRPr="00F56F6C" w:rsidRDefault="00F56F6C" w:rsidP="0013302F">
      <w:pPr>
        <w:spacing w:line="480" w:lineRule="auto"/>
      </w:pPr>
      <w:r>
        <w:t xml:space="preserve">Absenteeism, presenteeism, loss of work productivity, and daily activity impairment were calculated or assessed as follows, based on methods reported by Takeuchi </w:t>
      </w:r>
      <w:r w:rsidRPr="00FA1470">
        <w:rPr>
          <w:i/>
          <w:iCs/>
        </w:rPr>
        <w:t xml:space="preserve">et al </w:t>
      </w:r>
      <w:r>
        <w:fldChar w:fldCharType="begin" w:fldLock="1"/>
      </w:r>
      <w:r w:rsidR="00264411">
        <w:instrText>ADDIN CSL_CITATION {"citationItems":[{"id":"ITEM-1","itemData":{"DOI":"10.1007/s12325-017-0477-z","ISSN":"18658652","PMID":"28144917","abstract":"Introduction: The Adalimumab Non-interventional Trial for Up-verified Effects and Utility (ANOUVEAU) was a large-scale, multicenter, prospective, observational, single-cohort study that evaluated the effects of adalimumab (ADA) on rheumatoid arthritis (RA)-related work productivity and activity impairment (RA-related WPAI) and disease activity in routine rheumatology care in Japan. Methods: Patients with RA were categorized as paid workers (PWs, ≥35 h/week), part-time workers (PTWs, &lt;35 h/week), or homemakers (HMs, unemployed) and were administered the WPAI for RA (WPAI/RA) questionnaire. All patients who received ADA were followed for 48 weeks to evaluate safety and effectiveness. Results: Of the 1808 patients analyzed, 825, 243, and 740 patients were PWs, PTWs, and HMs, respectively. WPAI/RA domain scores significantly improved at weeks 12, 24, and 48 in all groups, with maximum improvement observed for PWs (p &lt; 0.05). Additionally, remission rates (according to Disease Activity Score 28, erythrocyte sedimentation rate, Simplified Disease Activity Index, or Health Assessment Questionnaire-Disability Index scores) and EuroQol 5-Dimension 3-Level scores significantly increased from baseline to 48 weeks in all groups (p &lt; 0.0001). Analysis of patient subgroups revealed better WPAI/RA outcomes for patients who were biologic-naïve, treated with concomitant methotrexate, or with RA duration of ≤2 years (p &lt; 0.05). The rate of serious adverse events over 48 weeks of ADA treatment was 5.23%. Conclusions: Treatment with ADA provided sustained improvement in WPAI and had an acceptable safety profile in patients with RA. Funding: AbbVie GK and Eisai Co., Ltd. Trial Registration: ClinicalTrials.gov identifier, NCT01346488.","author":[{"dropping-particle":"","family":"Takeuchi","given":"Tsutomu","non-dropping-particle":"","parse-names":false,"suffix":""},{"dropping-particle":"","family":"Nakajima","given":"Ryo","non-dropping-particle":"","parse-names":false,"suffix":""},{"dropping-particle":"","family":"Komatsu","given":"Shuichi","non-dropping-particle":"","parse-names":false,"suffix":""},{"dropping-particle":"","family":"Yamazaki","given":"Kiyotaka","non-dropping-particle":"","parse-names":false,"suffix":""},{"dropping-particle":"","family":"Nakamura","given":"Tomohiro","non-dropping-particle":"","parse-names":false,"suffix":""},{"dropping-particle":"","family":"Agata","given":"Naoki","non-dropping-particle":"","parse-names":false,"suffix":""},{"dropping-particle":"","family":"Igarashi","given":"Ataru","non-dropping-particle":"","parse-names":false,"suffix":""},{"dropping-particle":"","family":"Tango","given":"Toshiro","non-dropping-particle":"","parse-names":false,"suffix":""},{"dropping-particle":"","family":"Tanaka","given":"Yoshiya","non-dropping-particle":"","parse-names":false,"suffix":""}],"container-title":"Advances in Therapy","id":"ITEM-1","issue":"3","issued":{"date-parts":[["2017"]]},"page":"686-702","title":"Impact of Adalimumab on Work Productivity and Activity Impairment in Japanese Patients with Rheumatoid Arthritis: Large-Scale, Prospective, Single-Cohort ANOUVEAU Study","type":"article-journal","volume":"34"},"uris":["http://www.mendeley.com/documents/?uuid=52e4cce6-172f-4318-a151-9dbdd7be4f69"]}],"mendeley":{"formattedCitation":"[1]","plainTextFormattedCitation":"[1]","previouslyFormattedCitation":"[31]"},"properties":{"noteIndex":0},"schema":"https://github.com/citation-style-language/schema/raw/master/csl-citation.json"}</w:instrText>
      </w:r>
      <w:r>
        <w:fldChar w:fldCharType="separate"/>
      </w:r>
      <w:r w:rsidR="00264411" w:rsidRPr="00264411">
        <w:rPr>
          <w:noProof/>
        </w:rPr>
        <w:t>[1]</w:t>
      </w:r>
      <w:r>
        <w:fldChar w:fldCharType="end"/>
      </w:r>
      <w:r>
        <w:t xml:space="preserve">. </w:t>
      </w:r>
      <w:r w:rsidR="00375A0E">
        <w:t>Absenteeism</w:t>
      </w:r>
      <w:r w:rsidR="00E735F8">
        <w:t xml:space="preserve"> (%)</w:t>
      </w:r>
      <w:r w:rsidR="00375A0E">
        <w:t xml:space="preserve"> was calculated</w:t>
      </w:r>
      <w:r w:rsidR="00E735F8">
        <w:t xml:space="preserve"> as: (hours absent from work due to rheumatoid arthritis [RA]</w:t>
      </w:r>
      <w:proofErr w:type="gramStart"/>
      <w:r w:rsidR="00E735F8">
        <w:t>/(</w:t>
      </w:r>
      <w:proofErr w:type="gramEnd"/>
      <w:r w:rsidR="00E735F8">
        <w:t xml:space="preserve">hours absent from work due to RA + hours actually worked) x 100. Missed days per year were calculated from WPAI/absenteeism. Presenteeism was calculated using a visual analog scale (VAS) as the percentage of reduction in productivity due to RA while working. Loss of work productivity (%) was calculated as: absenteeism + ([1 </w:t>
      </w:r>
      <w:r w:rsidR="0034396C" w:rsidRPr="00CB39D2">
        <w:rPr>
          <w:rFonts w:ascii="Times New Roman" w:hAnsi="Times New Roman" w:cs="Times New Roman"/>
          <w:b/>
          <w:bCs/>
        </w:rPr>
        <w:t>−</w:t>
      </w:r>
      <w:r w:rsidR="00E735F8">
        <w:t xml:space="preserve"> absenteeism] x presenteeism) x 100. Daily activity impairment was assessed using a VAS as a percentage of impairment due to RA in regular daily activities </w:t>
      </w:r>
      <w:r>
        <w:t>not including paid work</w:t>
      </w:r>
      <w:r w:rsidR="00D22942">
        <w:t xml:space="preserve"> </w:t>
      </w:r>
      <w:r w:rsidR="00E735F8">
        <w:fldChar w:fldCharType="begin" w:fldLock="1"/>
      </w:r>
      <w:r w:rsidR="00264411">
        <w:instrText>ADDIN CSL_CITATION {"citationItems":[{"id":"ITEM-1","itemData":{"DOI":"10.1007/s12325-017-0477-z","ISSN":"18658652","PMID":"28144917","abstract":"Introduction: The Adalimumab Non-interventional Trial for Up-verified Effects and Utility (ANOUVEAU) was a large-scale, multicenter, prospective, observational, single-cohort study that evaluated the effects of adalimumab (ADA) on rheumatoid arthritis (RA)-related work productivity and activity impairment (RA-related WPAI) and disease activity in routine rheumatology care in Japan. Methods: Patients with RA were categorized as paid workers (PWs, ≥35 h/week), part-time workers (PTWs, &lt;35 h/week), or homemakers (HMs, unemployed) and were administered the WPAI for RA (WPAI/RA) questionnaire. All patients who received ADA were followed for 48 weeks to evaluate safety and effectiveness. Results: Of the 1808 patients analyzed, 825, 243, and 740 patients were PWs, PTWs, and HMs, respectively. WPAI/RA domain scores significantly improved at weeks 12, 24, and 48 in all groups, with maximum improvement observed for PWs (p &lt; 0.05). Additionally, remission rates (according to Disease Activity Score 28, erythrocyte sedimentation rate, Simplified Disease Activity Index, or Health Assessment Questionnaire-Disability Index scores) and EuroQol 5-Dimension 3-Level scores significantly increased from baseline to 48 weeks in all groups (p &lt; 0.0001). Analysis of patient subgroups revealed better WPAI/RA outcomes for patients who were biologic-naïve, treated with concomitant methotrexate, or with RA duration of ≤2 years (p &lt; 0.05). The rate of serious adverse events over 48 weeks of ADA treatment was 5.23%. Conclusions: Treatment with ADA provided sustained improvement in WPAI and had an acceptable safety profile in patients with RA. Funding: AbbVie GK and Eisai Co., Ltd. Trial Registration: ClinicalTrials.gov identifier, NCT01346488.","author":[{"dropping-particle":"","family":"Takeuchi","given":"Tsutomu","non-dropping-particle":"","parse-names":false,"suffix":""},{"dropping-particle":"","family":"Nakajima","given":"Ryo","non-dropping-particle":"","parse-names":false,"suffix":""},{"dropping-particle":"","family":"Komatsu","given":"Shuichi","non-dropping-particle":"","parse-names":false,"suffix":""},{"dropping-particle":"","family":"Yamazaki","given":"Kiyotaka","non-dropping-particle":"","parse-names":false,"suffix":""},{"dropping-particle":"","family":"Nakamura","given":"Tomohiro","non-dropping-particle":"","parse-names":false,"suffix":""},{"dropping-particle":"","family":"Agata","given":"Naoki","non-dropping-particle":"","parse-names":false,"suffix":""},{"dropping-particle":"","family":"Igarashi","given":"Ataru","non-dropping-particle":"","parse-names":false,"suffix":""},{"dropping-particle":"","family":"Tango","given":"Toshiro","non-dropping-particle":"","parse-names":false,"suffix":""},{"dropping-particle":"","family":"Tanaka","given":"Yoshiya","non-dropping-particle":"","parse-names":false,"suffix":""}],"container-title":"Advances in Therapy","id":"ITEM-1","issue":"3","issued":{"date-parts":[["2017"]]},"page":"686-702","title":"Impact of Adalimumab on Work Productivity and Activity Impairment in Japanese Patients with Rheumatoid Arthritis: Large-Scale, Prospective, Single-Cohort ANOUVEAU Study","type":"article-journal","volume":"34"},"uris":["http://www.mendeley.com/documents/?uuid=52e4cce6-172f-4318-a151-9dbdd7be4f69"]}],"mendeley":{"formattedCitation":"[1]","plainTextFormattedCitation":"[1]","previouslyFormattedCitation":"[31]"},"properties":{"noteIndex":0},"schema":"https://github.com/citation-style-language/schema/raw/master/csl-citation.json"}</w:instrText>
      </w:r>
      <w:r w:rsidR="00E735F8">
        <w:fldChar w:fldCharType="separate"/>
      </w:r>
      <w:r w:rsidR="00264411" w:rsidRPr="00264411">
        <w:rPr>
          <w:noProof/>
        </w:rPr>
        <w:t>[1]</w:t>
      </w:r>
      <w:r w:rsidR="00E735F8">
        <w:fldChar w:fldCharType="end"/>
      </w:r>
      <w:r w:rsidR="00E735F8">
        <w:t>.</w:t>
      </w:r>
    </w:p>
    <w:p w14:paraId="65D7B84D" w14:textId="77777777" w:rsidR="00E735F8" w:rsidRDefault="00E735F8">
      <w:pPr>
        <w:spacing w:before="0" w:after="160" w:line="259" w:lineRule="auto"/>
      </w:pPr>
    </w:p>
    <w:p w14:paraId="1BAD0FEF" w14:textId="77777777" w:rsidR="00264411" w:rsidRDefault="00264411">
      <w:pPr>
        <w:spacing w:before="0" w:after="160" w:line="259" w:lineRule="auto"/>
      </w:pPr>
    </w:p>
    <w:p w14:paraId="6F2B0C70" w14:textId="7F1CAA6B" w:rsidR="00264411" w:rsidRDefault="00264411" w:rsidP="00C33382">
      <w:pPr>
        <w:pStyle w:val="Heading2"/>
      </w:pPr>
      <w:r>
        <w:t>Supplementary reference</w:t>
      </w:r>
    </w:p>
    <w:p w14:paraId="40624466" w14:textId="68D80E17" w:rsidR="00264411" w:rsidRPr="00264411" w:rsidRDefault="00264411" w:rsidP="00264411">
      <w:pPr>
        <w:widowControl w:val="0"/>
        <w:autoSpaceDE w:val="0"/>
        <w:autoSpaceDN w:val="0"/>
        <w:adjustRightInd w:val="0"/>
        <w:ind w:left="640" w:hanging="640"/>
        <w:rPr>
          <w:rFonts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64411">
        <w:rPr>
          <w:rFonts w:cs="Arial"/>
          <w:noProof/>
          <w:szCs w:val="24"/>
        </w:rPr>
        <w:t xml:space="preserve">1. </w:t>
      </w:r>
      <w:r w:rsidRPr="00264411">
        <w:rPr>
          <w:rFonts w:cs="Arial"/>
          <w:noProof/>
          <w:szCs w:val="24"/>
        </w:rPr>
        <w:tab/>
        <w:t xml:space="preserve">Takeuchi T, Nakajima R, Komatsu S, Yamazaki K, Nakamura T, Agata N, et al. Impact of Adalimumab on Work Productivity and Activity Impairment in Japanese Patients with Rheumatoid Arthritis: Large-Scale, Prospective, Single-Cohort ANOUVEAU Study. Adv Ther. 2017;34(3):686–702. </w:t>
      </w:r>
    </w:p>
    <w:p w14:paraId="1BA16257" w14:textId="36DA1EB0" w:rsidR="00264411" w:rsidRDefault="00264411" w:rsidP="00C33382">
      <w:r>
        <w:fldChar w:fldCharType="end"/>
      </w:r>
    </w:p>
    <w:p w14:paraId="3C09ECC7" w14:textId="77777777" w:rsidR="00264411" w:rsidRDefault="00264411" w:rsidP="00C33382"/>
    <w:p w14:paraId="17750FBB" w14:textId="1CC7E787" w:rsidR="00000000" w:rsidRDefault="00CB39D2" w:rsidP="00CB39D2">
      <w:pPr>
        <w:sectPr w:rsidR="00000000" w:rsidSect="00A314ED">
          <w:footerReference w:type="default" r:id="rId8"/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748215F3" w14:textId="00D84E91" w:rsidR="00431FD8" w:rsidRDefault="0038650A">
      <w:pPr>
        <w:pStyle w:val="Heading1"/>
        <w:spacing w:line="480" w:lineRule="auto"/>
      </w:pPr>
      <w:r>
        <w:lastRenderedPageBreak/>
        <w:t xml:space="preserve">Supplementary </w:t>
      </w:r>
      <w:r w:rsidR="00375A0E">
        <w:t>Figures</w:t>
      </w:r>
    </w:p>
    <w:p w14:paraId="52B1AFBD" w14:textId="0A73F574" w:rsidR="00D974CB" w:rsidRPr="00A314ED" w:rsidRDefault="00D974CB" w:rsidP="00686D04">
      <w:pPr>
        <w:spacing w:before="0" w:after="160" w:line="480" w:lineRule="auto"/>
        <w:rPr>
          <w:b/>
        </w:rPr>
      </w:pPr>
      <w:r>
        <w:rPr>
          <w:rFonts w:eastAsia="Calibri" w:cs="Arial"/>
          <w:b/>
          <w:bCs/>
        </w:rPr>
        <w:t xml:space="preserve">Supplementary </w:t>
      </w:r>
      <w:r w:rsidRPr="5C1E94FF">
        <w:rPr>
          <w:rFonts w:eastAsia="Calibri" w:cs="Arial"/>
          <w:b/>
          <w:bCs/>
        </w:rPr>
        <w:t xml:space="preserve">Figure </w:t>
      </w:r>
      <w:r>
        <w:rPr>
          <w:rFonts w:eastAsia="Calibri" w:cs="Arial"/>
          <w:b/>
          <w:bCs/>
        </w:rPr>
        <w:t>1</w:t>
      </w:r>
      <w:r w:rsidRPr="5C1E94FF">
        <w:rPr>
          <w:rFonts w:eastAsia="Calibri" w:cs="Arial"/>
          <w:b/>
          <w:bCs/>
        </w:rPr>
        <w:t>.</w:t>
      </w:r>
      <w:r w:rsidRPr="5C1E94FF">
        <w:rPr>
          <w:rFonts w:eastAsia="Calibri" w:cs="Arial"/>
        </w:rPr>
        <w:t xml:space="preserve"> Correlations between WPAI domain scores and </w:t>
      </w:r>
      <w:r>
        <w:rPr>
          <w:rFonts w:eastAsia="Calibri" w:cs="Arial"/>
        </w:rPr>
        <w:t>CDAI</w:t>
      </w:r>
      <w:r w:rsidRPr="5C1E94FF">
        <w:rPr>
          <w:rFonts w:eastAsia="Calibri" w:cs="Arial"/>
        </w:rPr>
        <w:t xml:space="preserve"> at Week 12/ET</w:t>
      </w:r>
      <w:r w:rsidRPr="5C1E94FF">
        <w:rPr>
          <w:rFonts w:cs="Arial"/>
        </w:rPr>
        <w:t xml:space="preserve">. Except for ‘daily activity impairment’, only </w:t>
      </w:r>
      <w:r>
        <w:rPr>
          <w:rFonts w:cs="Arial"/>
        </w:rPr>
        <w:t xml:space="preserve">full-time </w:t>
      </w:r>
      <w:r w:rsidRPr="5C1E94FF">
        <w:rPr>
          <w:rFonts w:cs="Arial"/>
        </w:rPr>
        <w:t xml:space="preserve">paid </w:t>
      </w:r>
      <w:r>
        <w:rPr>
          <w:rFonts w:cs="Arial"/>
        </w:rPr>
        <w:t xml:space="preserve">workers </w:t>
      </w:r>
      <w:r w:rsidRPr="5C1E94FF">
        <w:rPr>
          <w:rFonts w:cs="Arial"/>
        </w:rPr>
        <w:t>and part-time</w:t>
      </w:r>
      <w:r>
        <w:rPr>
          <w:rFonts w:cs="Arial"/>
        </w:rPr>
        <w:t xml:space="preserve"> paid</w:t>
      </w:r>
      <w:r w:rsidRPr="5C1E94FF">
        <w:rPr>
          <w:rFonts w:cs="Arial"/>
        </w:rPr>
        <w:t xml:space="preserve"> workers were included (not homemakers). At Week 12/ET, last observation carried forward was used for missing WPAI scores. The Pearson (</w:t>
      </w:r>
      <w:r w:rsidR="00C51129" w:rsidRPr="0013302F">
        <w:rPr>
          <w:rFonts w:cs="Arial"/>
        </w:rPr>
        <w:t>r</w:t>
      </w:r>
      <w:r w:rsidRPr="5C1E94FF">
        <w:rPr>
          <w:rFonts w:cs="Arial"/>
        </w:rPr>
        <w:t>) correlation coefficients assessed the relationships between WPAI domains (absenteeism, presenteeism, loss of work productivity, and daily impairment) and clinical response (</w:t>
      </w:r>
      <w:r>
        <w:rPr>
          <w:rFonts w:cs="Arial"/>
        </w:rPr>
        <w:t>CDAI</w:t>
      </w:r>
      <w:r w:rsidRPr="5C1E94FF">
        <w:rPr>
          <w:rFonts w:cs="Arial"/>
        </w:rPr>
        <w:t xml:space="preserve">). </w:t>
      </w:r>
      <w:r w:rsidR="00A42D4A">
        <w:rPr>
          <w:rFonts w:cs="Arial"/>
        </w:rPr>
        <w:t xml:space="preserve">A 95% prediction ellipse is displayed on each plot. </w:t>
      </w:r>
      <w:r>
        <w:rPr>
          <w:rFonts w:cs="Arial"/>
        </w:rPr>
        <w:t xml:space="preserve">CDAI, </w:t>
      </w:r>
      <w:r w:rsidRPr="0322C148">
        <w:rPr>
          <w:rFonts w:cs="Arial"/>
        </w:rPr>
        <w:t xml:space="preserve">Clinical Disease Activity </w:t>
      </w:r>
      <w:r w:rsidR="008C4223">
        <w:rPr>
          <w:rFonts w:cs="Arial"/>
        </w:rPr>
        <w:t>I</w:t>
      </w:r>
      <w:r w:rsidRPr="0322C148">
        <w:rPr>
          <w:rFonts w:cs="Arial"/>
        </w:rPr>
        <w:t>ndex</w:t>
      </w:r>
      <w:r w:rsidRPr="5C1E94FF">
        <w:rPr>
          <w:rFonts w:cs="Arial"/>
        </w:rPr>
        <w:t>; ET, early termination; WPAI, Work Productivity and Activity Impairment</w:t>
      </w:r>
      <w:r w:rsidR="00884E8A">
        <w:rPr>
          <w:rFonts w:cs="Arial"/>
        </w:rPr>
        <w:t>.</w:t>
      </w:r>
      <w:r>
        <w:rPr>
          <w:rFonts w:eastAsia="Calibri" w:cs="Arial"/>
          <w:b/>
          <w:bCs/>
        </w:rPr>
        <w:br w:type="page"/>
      </w:r>
    </w:p>
    <w:p w14:paraId="0072D192" w14:textId="1769FF1C" w:rsidR="00D974CB" w:rsidRDefault="00D974CB" w:rsidP="00D974CB">
      <w:pPr>
        <w:spacing w:before="0" w:after="160" w:line="259" w:lineRule="auto"/>
        <w:rPr>
          <w:rFonts w:cs="Arial"/>
          <w:b/>
          <w:highlight w:val="yellow"/>
        </w:rPr>
      </w:pPr>
      <w:r w:rsidRPr="62A0994D">
        <w:rPr>
          <w:rFonts w:eastAsia="Calibri" w:cs="Arial"/>
          <w:b/>
          <w:bCs/>
        </w:rPr>
        <w:lastRenderedPageBreak/>
        <w:t>(a)</w:t>
      </w:r>
      <w:r w:rsidRPr="62A0994D">
        <w:rPr>
          <w:rFonts w:eastAsia="Calibri" w:cs="Arial"/>
        </w:rPr>
        <w:t xml:space="preserve"> </w:t>
      </w:r>
      <w:r w:rsidR="00303AB8">
        <w:rPr>
          <w:rFonts w:eastAsia="Calibri" w:cs="Arial"/>
        </w:rPr>
        <w:t>A</w:t>
      </w:r>
      <w:r w:rsidRPr="62A0994D">
        <w:rPr>
          <w:rFonts w:eastAsia="Calibri" w:cs="Arial"/>
        </w:rPr>
        <w:t>bsenteeism</w:t>
      </w:r>
      <w:r>
        <w:rPr>
          <w:rFonts w:cs="Arial"/>
          <w:b/>
          <w:highlight w:val="yellow"/>
        </w:rPr>
        <w:t xml:space="preserve"> </w:t>
      </w:r>
    </w:p>
    <w:p w14:paraId="7D2E6D57" w14:textId="6C8355AA" w:rsidR="009D1B0D" w:rsidRDefault="009D1B0D" w:rsidP="00D974CB">
      <w:pPr>
        <w:spacing w:before="0" w:after="160" w:line="259" w:lineRule="auto"/>
        <w:rPr>
          <w:rFonts w:cs="Arial"/>
          <w:b/>
          <w:highlight w:val="yellow"/>
        </w:rPr>
      </w:pPr>
      <w:r w:rsidRPr="00D65DB5">
        <w:rPr>
          <w:rFonts w:cs="Arial"/>
          <w:b/>
          <w:noProof/>
        </w:rPr>
        <w:drawing>
          <wp:inline distT="0" distB="0" distL="0" distR="0" wp14:anchorId="67A76441" wp14:editId="3D558417">
            <wp:extent cx="9130022" cy="312550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54742" cy="31339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DE7B12" w14:textId="586C97DB" w:rsidR="00D974CB" w:rsidRDefault="00D974CB" w:rsidP="00D974CB">
      <w:pPr>
        <w:spacing w:before="0" w:after="160" w:line="259" w:lineRule="auto"/>
        <w:rPr>
          <w:rFonts w:cs="Arial"/>
          <w:b/>
        </w:rPr>
      </w:pPr>
    </w:p>
    <w:p w14:paraId="252441C0" w14:textId="77777777" w:rsidR="00D974CB" w:rsidRDefault="00D974CB" w:rsidP="00D974CB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7AFB2A61" w14:textId="590A9FB9" w:rsidR="00D974CB" w:rsidRDefault="00D974CB" w:rsidP="00D974CB">
      <w:pPr>
        <w:spacing w:before="0" w:after="160" w:line="480" w:lineRule="auto"/>
        <w:rPr>
          <w:rFonts w:cs="Arial"/>
        </w:rPr>
      </w:pPr>
      <w:r w:rsidRPr="62A0994D">
        <w:rPr>
          <w:rFonts w:cs="Arial"/>
          <w:b/>
          <w:bCs/>
        </w:rPr>
        <w:lastRenderedPageBreak/>
        <w:t xml:space="preserve">(b) </w:t>
      </w:r>
      <w:r w:rsidR="00303AB8">
        <w:rPr>
          <w:rFonts w:cs="Arial"/>
        </w:rPr>
        <w:t>P</w:t>
      </w:r>
      <w:r w:rsidRPr="62A0994D">
        <w:rPr>
          <w:rFonts w:cs="Arial"/>
        </w:rPr>
        <w:t>resenteeism</w:t>
      </w:r>
    </w:p>
    <w:p w14:paraId="4B7C772A" w14:textId="10270178" w:rsidR="009D1B0D" w:rsidRDefault="009D1B0D" w:rsidP="00D974CB">
      <w:pPr>
        <w:spacing w:before="0" w:after="16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99874B1" wp14:editId="0A97095F">
            <wp:extent cx="9106271" cy="313251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38583" cy="31436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5BDF5" w14:textId="079E5D05" w:rsidR="00D974CB" w:rsidRDefault="00D974CB" w:rsidP="00D974CB">
      <w:pPr>
        <w:spacing w:before="0" w:after="160" w:line="480" w:lineRule="auto"/>
        <w:rPr>
          <w:rFonts w:cs="Arial"/>
        </w:rPr>
      </w:pPr>
    </w:p>
    <w:p w14:paraId="5BA51713" w14:textId="77777777" w:rsidR="00D974CB" w:rsidRDefault="00D974CB" w:rsidP="00D974CB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67732125" w14:textId="61633001" w:rsidR="00D974CB" w:rsidRDefault="00D974CB" w:rsidP="00D974CB">
      <w:pPr>
        <w:spacing w:after="0" w:line="480" w:lineRule="auto"/>
        <w:rPr>
          <w:rFonts w:cs="Arial"/>
        </w:rPr>
      </w:pPr>
      <w:r w:rsidRPr="00BB37AE">
        <w:rPr>
          <w:rFonts w:cs="Arial"/>
          <w:b/>
          <w:bCs/>
        </w:rPr>
        <w:lastRenderedPageBreak/>
        <w:t>(c)</w:t>
      </w:r>
      <w:r>
        <w:rPr>
          <w:rFonts w:cs="Arial"/>
        </w:rPr>
        <w:t xml:space="preserve"> </w:t>
      </w:r>
      <w:r w:rsidR="00303AB8">
        <w:rPr>
          <w:rFonts w:cs="Arial"/>
        </w:rPr>
        <w:t>L</w:t>
      </w:r>
      <w:r>
        <w:rPr>
          <w:rFonts w:cs="Arial"/>
        </w:rPr>
        <w:t>oss of work productivity</w:t>
      </w:r>
    </w:p>
    <w:p w14:paraId="46CB8233" w14:textId="35357021" w:rsidR="00D974CB" w:rsidRDefault="009D1B0D" w:rsidP="00D65DB5">
      <w:pPr>
        <w:spacing w:after="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016FE340" wp14:editId="218518C8">
            <wp:extent cx="9159487" cy="3143949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02778" cy="31588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4EBEBD" w14:textId="5E1B6CB1" w:rsidR="00D974CB" w:rsidRDefault="00D974CB" w:rsidP="00D974CB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4FF814D4" w14:textId="5D259FCF" w:rsidR="00D974CB" w:rsidRDefault="00D974CB" w:rsidP="00D974CB">
      <w:pPr>
        <w:spacing w:after="0" w:line="480" w:lineRule="auto"/>
        <w:rPr>
          <w:rFonts w:cs="Arial"/>
        </w:rPr>
      </w:pPr>
      <w:r w:rsidRPr="00D83066">
        <w:rPr>
          <w:rFonts w:cs="Arial"/>
          <w:b/>
          <w:bCs/>
        </w:rPr>
        <w:lastRenderedPageBreak/>
        <w:t xml:space="preserve">(d) </w:t>
      </w:r>
      <w:r w:rsidR="00303AB8">
        <w:rPr>
          <w:rFonts w:cs="Arial"/>
        </w:rPr>
        <w:t>D</w:t>
      </w:r>
      <w:r w:rsidRPr="00E53C34">
        <w:rPr>
          <w:rFonts w:cs="Arial"/>
        </w:rPr>
        <w:t>aily activity impairment</w:t>
      </w:r>
    </w:p>
    <w:p w14:paraId="4DC0AE1F" w14:textId="665D09CD" w:rsidR="009D1B0D" w:rsidRPr="00E53C34" w:rsidRDefault="009D1B0D" w:rsidP="00D974CB">
      <w:pPr>
        <w:spacing w:after="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7E20DF72" wp14:editId="27B13CC9">
            <wp:extent cx="8963767" cy="3078356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84835" cy="30855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43DD62" w14:textId="0770BC6B" w:rsidR="00D974CB" w:rsidRDefault="00D974CB" w:rsidP="00D974CB">
      <w:pPr>
        <w:spacing w:before="0" w:after="160" w:line="259" w:lineRule="auto"/>
        <w:rPr>
          <w:rFonts w:eastAsia="Calibri" w:cs="Arial"/>
        </w:rPr>
      </w:pPr>
    </w:p>
    <w:p w14:paraId="7590E6AB" w14:textId="77777777" w:rsidR="00D974CB" w:rsidRDefault="00D974CB" w:rsidP="00D974CB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201BDBE3" w14:textId="388DE425" w:rsidR="00A24FDF" w:rsidRDefault="00A24FDF" w:rsidP="00A24FDF">
      <w:pPr>
        <w:spacing w:after="0" w:line="480" w:lineRule="auto"/>
        <w:rPr>
          <w:lang w:val="en-GB"/>
        </w:rPr>
      </w:pPr>
      <w:r>
        <w:rPr>
          <w:rFonts w:cs="Arial"/>
          <w:b/>
          <w:bCs/>
        </w:rPr>
        <w:lastRenderedPageBreak/>
        <w:t xml:space="preserve">Supplementary Figure </w:t>
      </w:r>
      <w:r w:rsidR="007A567F">
        <w:rPr>
          <w:rFonts w:cs="Arial"/>
          <w:b/>
          <w:bCs/>
        </w:rPr>
        <w:t>2</w:t>
      </w:r>
      <w:r>
        <w:rPr>
          <w:rFonts w:cs="Arial"/>
          <w:b/>
          <w:bCs/>
        </w:rPr>
        <w:t xml:space="preserve">. </w:t>
      </w:r>
      <w:r w:rsidRPr="00F4445C">
        <w:rPr>
          <w:rFonts w:cs="Arial"/>
        </w:rPr>
        <w:t>Mean c</w:t>
      </w:r>
      <w:r w:rsidRPr="00A36080">
        <w:t>hanges</w:t>
      </w:r>
      <w:r w:rsidRPr="00B0660D">
        <w:t xml:space="preserve"> from baseline</w:t>
      </w:r>
      <w:r>
        <w:t xml:space="preserve"> at Week 12/ET for </w:t>
      </w:r>
      <w:r w:rsidRPr="00B0660D">
        <w:t>WPAI</w:t>
      </w:r>
      <w:r>
        <w:t xml:space="preserve"> domains </w:t>
      </w:r>
      <w:r>
        <w:rPr>
          <w:rFonts w:cs="Arial"/>
        </w:rPr>
        <w:t>by employment status</w:t>
      </w:r>
      <w:r>
        <w:rPr>
          <w:lang w:val="en-GB"/>
        </w:rPr>
        <w:t>.</w:t>
      </w:r>
      <w:r w:rsidRPr="00186322">
        <w:rPr>
          <w:rFonts w:cs="Arial"/>
        </w:rPr>
        <w:t xml:space="preserve"> </w:t>
      </w:r>
      <w:r>
        <w:rPr>
          <w:rFonts w:cs="Arial"/>
        </w:rPr>
        <w:t xml:space="preserve">Full-time paid workers and part-time paid workers were employed for </w:t>
      </w:r>
      <w:r>
        <w:rPr>
          <w:rFonts w:ascii="Times New Roman" w:hAnsi="Times New Roman" w:cs="Times New Roman"/>
        </w:rPr>
        <w:t>≥</w:t>
      </w:r>
      <w:r>
        <w:rPr>
          <w:rFonts w:cs="Arial"/>
        </w:rPr>
        <w:t>35 or &lt;35 hours/week, respectively. H</w:t>
      </w:r>
      <w:r w:rsidRPr="00F14C03">
        <w:rPr>
          <w:rFonts w:cs="Arial"/>
        </w:rPr>
        <w:t>omemakers</w:t>
      </w:r>
      <w:r>
        <w:rPr>
          <w:rFonts w:cs="Arial"/>
        </w:rPr>
        <w:t xml:space="preserve"> were unemployed, or employed in a capacity other than paid workers, and able to perform basic activities of daily life. Only daily activity impairment data were obtained for homemakers. </w:t>
      </w:r>
      <w:r w:rsidRPr="00186322">
        <w:rPr>
          <w:rFonts w:cs="Arial"/>
        </w:rPr>
        <w:t>Higher WPAI scores indicate greater activity impairment</w:t>
      </w:r>
      <w:r>
        <w:rPr>
          <w:rFonts w:cs="Arial"/>
        </w:rPr>
        <w:t xml:space="preserve"> and less productivity</w:t>
      </w:r>
      <w:r w:rsidRPr="00186322">
        <w:rPr>
          <w:rFonts w:cs="Arial"/>
        </w:rPr>
        <w:t>.</w:t>
      </w:r>
      <w:r>
        <w:rPr>
          <w:rFonts w:cs="Arial"/>
        </w:rPr>
        <w:t xml:space="preserve"> </w:t>
      </w:r>
      <w:r w:rsidRPr="000A56BF">
        <w:rPr>
          <w:rFonts w:cs="Arial"/>
        </w:rPr>
        <w:t xml:space="preserve">At Week 12/ET, </w:t>
      </w:r>
      <w:r>
        <w:rPr>
          <w:rFonts w:cs="Arial"/>
        </w:rPr>
        <w:t>last observation carried forward</w:t>
      </w:r>
      <w:r w:rsidRPr="000A56BF">
        <w:rPr>
          <w:rFonts w:cs="Arial"/>
        </w:rPr>
        <w:t xml:space="preserve"> was used for missing WPAI </w:t>
      </w:r>
      <w:r>
        <w:rPr>
          <w:rFonts w:cs="Arial"/>
        </w:rPr>
        <w:t xml:space="preserve">scores. </w:t>
      </w:r>
      <w:r w:rsidR="00C51129">
        <w:rPr>
          <w:rFonts w:cs="Arial"/>
        </w:rPr>
        <w:t>p-value</w:t>
      </w:r>
      <w:r w:rsidRPr="000A56BF">
        <w:rPr>
          <w:rFonts w:cs="Arial"/>
        </w:rPr>
        <w:t xml:space="preserve">s calculated using </w:t>
      </w:r>
      <w:r>
        <w:rPr>
          <w:rFonts w:cs="Arial"/>
        </w:rPr>
        <w:t>analysis of covariance</w:t>
      </w:r>
      <w:r w:rsidRPr="000A56BF">
        <w:rPr>
          <w:rFonts w:cs="Arial"/>
        </w:rPr>
        <w:t>, with no adjustment made for multiplicity</w:t>
      </w:r>
      <w:r>
        <w:rPr>
          <w:rFonts w:cs="Arial"/>
        </w:rPr>
        <w:t xml:space="preserve">. </w:t>
      </w:r>
      <w:r w:rsidRPr="00B74CF4">
        <w:rPr>
          <w:rFonts w:cs="Arial"/>
        </w:rPr>
        <w:t>*</w:t>
      </w:r>
      <w:r w:rsidRPr="002B2AB9">
        <w:rPr>
          <w:rFonts w:cs="Arial"/>
        </w:rPr>
        <w:t>p</w:t>
      </w:r>
      <w:r w:rsidRPr="00B74CF4">
        <w:rPr>
          <w:rFonts w:cs="Arial"/>
        </w:rPr>
        <w:t>&lt;0.05; **</w:t>
      </w:r>
      <w:r w:rsidRPr="002B2AB9">
        <w:rPr>
          <w:rFonts w:cs="Arial"/>
        </w:rPr>
        <w:t>p</w:t>
      </w:r>
      <w:r w:rsidRPr="00B74CF4">
        <w:rPr>
          <w:rFonts w:cs="Arial"/>
        </w:rPr>
        <w:t>&lt;0.01; ***</w:t>
      </w:r>
      <w:r w:rsidRPr="002B2AB9">
        <w:rPr>
          <w:rFonts w:cs="Arial"/>
        </w:rPr>
        <w:t>p</w:t>
      </w:r>
      <w:r w:rsidRPr="00B74CF4">
        <w:rPr>
          <w:rFonts w:cs="Arial"/>
        </w:rPr>
        <w:t>&lt;0.001</w:t>
      </w:r>
      <w:r>
        <w:rPr>
          <w:rFonts w:cs="Arial"/>
        </w:rPr>
        <w:t>, peficitinib versus placebo.</w:t>
      </w:r>
      <w:r>
        <w:rPr>
          <w:lang w:val="en-GB"/>
        </w:rPr>
        <w:t xml:space="preserve"> ET, early termination; </w:t>
      </w:r>
      <w:r w:rsidRPr="004E6B4D">
        <w:rPr>
          <w:lang w:val="en-GB"/>
        </w:rPr>
        <w:t>WPAI, Work Productivity and Activity Impairment</w:t>
      </w:r>
      <w:r w:rsidR="00884E8A">
        <w:rPr>
          <w:lang w:val="en-GB"/>
        </w:rPr>
        <w:t>.</w:t>
      </w:r>
    </w:p>
    <w:p w14:paraId="67CF5AB8" w14:textId="77777777" w:rsidR="00A24FDF" w:rsidRDefault="00A24FDF" w:rsidP="00A24FDF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18D83B15" w14:textId="0AF8FDC9" w:rsidR="00A24FDF" w:rsidRDefault="00A24FDF" w:rsidP="00A24FDF">
      <w:pPr>
        <w:spacing w:after="0" w:line="480" w:lineRule="auto"/>
        <w:rPr>
          <w:rFonts w:cs="Arial"/>
        </w:rPr>
      </w:pPr>
      <w:r w:rsidRPr="00596CB7">
        <w:rPr>
          <w:rFonts w:cs="Arial"/>
          <w:b/>
          <w:bCs/>
        </w:rPr>
        <w:lastRenderedPageBreak/>
        <w:t>(a)</w:t>
      </w:r>
      <w:r>
        <w:rPr>
          <w:rFonts w:cs="Arial"/>
        </w:rPr>
        <w:t xml:space="preserve"> </w:t>
      </w:r>
      <w:r w:rsidR="00303AB8">
        <w:rPr>
          <w:rFonts w:cs="Arial"/>
        </w:rPr>
        <w:t>A</w:t>
      </w:r>
      <w:r>
        <w:rPr>
          <w:rFonts w:cs="Arial"/>
        </w:rPr>
        <w:t>bsenteeism</w:t>
      </w:r>
    </w:p>
    <w:p w14:paraId="3A5F603B" w14:textId="4E580076" w:rsidR="00A24FDF" w:rsidRDefault="00111D0C" w:rsidP="00A24FDF">
      <w:pPr>
        <w:spacing w:after="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0ECDA70B" wp14:editId="7C7077D4">
            <wp:extent cx="9146664" cy="3696511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58443" cy="37012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FB9BD6" w14:textId="77777777" w:rsidR="00A24FDF" w:rsidRDefault="00A24FDF" w:rsidP="00A24FDF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0A9649DF" w14:textId="0D2CC23E" w:rsidR="00A24FDF" w:rsidRDefault="00A24FDF" w:rsidP="00A24FDF">
      <w:pPr>
        <w:spacing w:line="480" w:lineRule="auto"/>
        <w:rPr>
          <w:rFonts w:cs="Arial"/>
        </w:rPr>
      </w:pPr>
      <w:r w:rsidRPr="00596CB7">
        <w:rPr>
          <w:rFonts w:cs="Arial"/>
          <w:b/>
          <w:bCs/>
        </w:rPr>
        <w:lastRenderedPageBreak/>
        <w:t>(b)</w:t>
      </w:r>
      <w:r w:rsidRPr="00A91994">
        <w:rPr>
          <w:rFonts w:cs="Arial"/>
        </w:rPr>
        <w:t xml:space="preserve"> </w:t>
      </w:r>
      <w:r w:rsidR="00303AB8">
        <w:rPr>
          <w:rFonts w:cs="Arial"/>
        </w:rPr>
        <w:t>P</w:t>
      </w:r>
      <w:r>
        <w:rPr>
          <w:rFonts w:cs="Arial"/>
        </w:rPr>
        <w:t>resenteeism</w:t>
      </w:r>
    </w:p>
    <w:p w14:paraId="173B39DF" w14:textId="0F483AA1" w:rsidR="00303AB8" w:rsidRDefault="00303AB8" w:rsidP="00A24FDF">
      <w:pPr>
        <w:spacing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0EFA7D6C" wp14:editId="59143541">
            <wp:extent cx="9149715" cy="3699586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57830" cy="37028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9C9D7E" w14:textId="09247D2C" w:rsidR="00A24FDF" w:rsidRPr="00532902" w:rsidRDefault="00A24FDF" w:rsidP="00A24FDF">
      <w:pPr>
        <w:spacing w:line="480" w:lineRule="auto"/>
        <w:rPr>
          <w:rFonts w:cs="Arial"/>
        </w:rPr>
      </w:pPr>
    </w:p>
    <w:p w14:paraId="0D52CE6E" w14:textId="77777777" w:rsidR="00A24FDF" w:rsidRDefault="00A24FDF" w:rsidP="00A24FDF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3CC61BC4" w14:textId="57E2C0BF" w:rsidR="00A24FDF" w:rsidRDefault="00A24FDF" w:rsidP="00A24FDF">
      <w:pPr>
        <w:spacing w:after="0" w:line="480" w:lineRule="auto"/>
        <w:rPr>
          <w:rFonts w:cs="Arial"/>
        </w:rPr>
      </w:pPr>
      <w:r w:rsidRPr="00596CB7">
        <w:rPr>
          <w:rFonts w:cs="Arial"/>
          <w:b/>
          <w:bCs/>
        </w:rPr>
        <w:lastRenderedPageBreak/>
        <w:t>(c)</w:t>
      </w:r>
      <w:r w:rsidRPr="00A91994">
        <w:rPr>
          <w:rFonts w:cs="Arial"/>
        </w:rPr>
        <w:t xml:space="preserve"> </w:t>
      </w:r>
      <w:r w:rsidR="00303AB8">
        <w:rPr>
          <w:rFonts w:cs="Arial"/>
        </w:rPr>
        <w:t>L</w:t>
      </w:r>
      <w:r>
        <w:rPr>
          <w:rFonts w:cs="Arial"/>
        </w:rPr>
        <w:t>oss of</w:t>
      </w:r>
      <w:r w:rsidRPr="000A56BF">
        <w:rPr>
          <w:rFonts w:cs="Arial"/>
        </w:rPr>
        <w:t xml:space="preserve"> work </w:t>
      </w:r>
      <w:r>
        <w:rPr>
          <w:rFonts w:cs="Arial"/>
        </w:rPr>
        <w:t>productivity</w:t>
      </w:r>
    </w:p>
    <w:p w14:paraId="6C6DBBF9" w14:textId="3A939219" w:rsidR="00F13B5D" w:rsidRDefault="00F13B5D" w:rsidP="00A24FDF">
      <w:pPr>
        <w:spacing w:after="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6DBE22C" wp14:editId="143911FB">
            <wp:extent cx="9231792" cy="3728852"/>
            <wp:effectExtent l="0" t="0" r="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49794" cy="37361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2404D3" w14:textId="31094F55" w:rsidR="00A24FDF" w:rsidRDefault="00A24FDF" w:rsidP="00A24FDF">
      <w:pPr>
        <w:spacing w:after="0" w:line="480" w:lineRule="auto"/>
        <w:rPr>
          <w:rFonts w:cs="Arial"/>
        </w:rPr>
      </w:pPr>
    </w:p>
    <w:p w14:paraId="5BD9C53A" w14:textId="77777777" w:rsidR="00A24FDF" w:rsidRPr="00532902" w:rsidRDefault="00A24FDF" w:rsidP="00A24FDF">
      <w:pPr>
        <w:spacing w:after="0" w:line="480" w:lineRule="auto"/>
        <w:rPr>
          <w:rFonts w:cs="Arial"/>
        </w:rPr>
      </w:pPr>
    </w:p>
    <w:p w14:paraId="4C703336" w14:textId="77777777" w:rsidR="00A24FDF" w:rsidRDefault="00A24FDF" w:rsidP="00A24FDF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0E34492F" w14:textId="4D353197" w:rsidR="007B50DD" w:rsidRDefault="00A24FDF" w:rsidP="00A24FDF">
      <w:pPr>
        <w:spacing w:after="0" w:line="480" w:lineRule="auto"/>
        <w:rPr>
          <w:rFonts w:cs="Arial"/>
        </w:rPr>
      </w:pPr>
      <w:r w:rsidRPr="00596CB7">
        <w:rPr>
          <w:rFonts w:cs="Arial"/>
          <w:b/>
          <w:bCs/>
        </w:rPr>
        <w:lastRenderedPageBreak/>
        <w:t>(d)</w:t>
      </w:r>
      <w:r>
        <w:rPr>
          <w:rFonts w:cs="Arial"/>
        </w:rPr>
        <w:t xml:space="preserve"> </w:t>
      </w:r>
      <w:r w:rsidR="00303AB8">
        <w:rPr>
          <w:rFonts w:cs="Arial"/>
        </w:rPr>
        <w:t>D</w:t>
      </w:r>
      <w:r>
        <w:rPr>
          <w:rFonts w:cs="Arial"/>
        </w:rPr>
        <w:t>aily activity</w:t>
      </w:r>
      <w:r w:rsidRPr="000A56BF">
        <w:rPr>
          <w:rFonts w:cs="Arial"/>
        </w:rPr>
        <w:t xml:space="preserve"> impairment</w:t>
      </w:r>
    </w:p>
    <w:p w14:paraId="790D2222" w14:textId="6E51E96F" w:rsidR="007B50DD" w:rsidRPr="00532902" w:rsidRDefault="007B50DD" w:rsidP="00A24FDF">
      <w:pPr>
        <w:spacing w:after="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C90856E" wp14:editId="0B31AE9D">
            <wp:extent cx="9333867" cy="427511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68189" cy="42908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A0E08A" w14:textId="0CBC5329" w:rsidR="00A24FDF" w:rsidRDefault="00A24FDF" w:rsidP="00A24FDF">
      <w:pPr>
        <w:spacing w:before="0" w:after="160" w:line="480" w:lineRule="auto"/>
        <w:rPr>
          <w:rFonts w:eastAsia="Calibri" w:cs="Arial"/>
          <w:b/>
          <w:bCs/>
        </w:rPr>
      </w:pPr>
    </w:p>
    <w:p w14:paraId="47281576" w14:textId="77777777" w:rsidR="00A24FDF" w:rsidRDefault="00A24FDF">
      <w:pPr>
        <w:spacing w:before="0" w:after="160" w:line="259" w:lineRule="auto"/>
        <w:rPr>
          <w:rFonts w:eastAsia="Calibri" w:cs="Arial"/>
          <w:b/>
          <w:bCs/>
        </w:rPr>
      </w:pPr>
      <w:r>
        <w:rPr>
          <w:rFonts w:eastAsia="Calibri" w:cs="Arial"/>
          <w:b/>
          <w:bCs/>
        </w:rPr>
        <w:br w:type="page"/>
      </w:r>
    </w:p>
    <w:p w14:paraId="752FF756" w14:textId="2689875E" w:rsidR="009442D0" w:rsidRDefault="00E80D55" w:rsidP="00AD6AFC">
      <w:pPr>
        <w:spacing w:before="0" w:after="160" w:line="480" w:lineRule="auto"/>
        <w:rPr>
          <w:rFonts w:cs="Arial"/>
        </w:rPr>
      </w:pPr>
      <w:bookmarkStart w:id="2" w:name="_Hlk58234028"/>
      <w:bookmarkStart w:id="3" w:name="_Hlk50654907"/>
      <w:bookmarkEnd w:id="2"/>
      <w:r w:rsidRPr="5C1E94FF">
        <w:rPr>
          <w:rFonts w:cs="Arial"/>
          <w:b/>
          <w:bCs/>
        </w:rPr>
        <w:lastRenderedPageBreak/>
        <w:t xml:space="preserve">Supplementary Figure </w:t>
      </w:r>
      <w:r w:rsidR="007A567F">
        <w:rPr>
          <w:rFonts w:cs="Arial"/>
          <w:b/>
          <w:bCs/>
        </w:rPr>
        <w:t>3</w:t>
      </w:r>
      <w:r w:rsidRPr="5C1E94FF">
        <w:rPr>
          <w:rFonts w:cs="Arial"/>
          <w:b/>
          <w:bCs/>
        </w:rPr>
        <w:t xml:space="preserve">. </w:t>
      </w:r>
      <w:r w:rsidR="009442D0">
        <w:rPr>
          <w:rFonts w:cs="Arial"/>
        </w:rPr>
        <w:t>Proportion of patients</w:t>
      </w:r>
      <w:r w:rsidRPr="5C1E94FF">
        <w:rPr>
          <w:rFonts w:cs="Arial"/>
        </w:rPr>
        <w:t xml:space="preserve"> achieving MCID in WPAI </w:t>
      </w:r>
      <w:r w:rsidR="00932FB1">
        <w:t xml:space="preserve">at Week 12/ET </w:t>
      </w:r>
      <w:r w:rsidR="00932FB1">
        <w:rPr>
          <w:rFonts w:cs="Arial"/>
        </w:rPr>
        <w:t>by employment status.</w:t>
      </w:r>
      <w:bookmarkStart w:id="4" w:name="_Hlk50711248"/>
      <w:r w:rsidR="00932FB1">
        <w:rPr>
          <w:rFonts w:cs="Arial"/>
        </w:rPr>
        <w:t xml:space="preserve"> </w:t>
      </w:r>
      <w:r w:rsidR="007509D6">
        <w:rPr>
          <w:rFonts w:cs="Arial"/>
        </w:rPr>
        <w:t xml:space="preserve">MCID for WPAI was defined as </w:t>
      </w:r>
      <w:r w:rsidR="007509D6" w:rsidRPr="5C1E94FF">
        <w:rPr>
          <w:rFonts w:cs="Arial"/>
        </w:rPr>
        <w:t>≥7% decrease from baseline</w:t>
      </w:r>
      <w:r w:rsidR="007509D6">
        <w:rPr>
          <w:rFonts w:cs="Arial"/>
        </w:rPr>
        <w:t xml:space="preserve">. </w:t>
      </w:r>
      <w:r w:rsidR="009442D0">
        <w:rPr>
          <w:rFonts w:cs="Arial"/>
        </w:rPr>
        <w:t xml:space="preserve">Full-time paid workers and part-time paid workers were employed for </w:t>
      </w:r>
      <w:r w:rsidR="009442D0">
        <w:rPr>
          <w:rFonts w:ascii="Times New Roman" w:hAnsi="Times New Roman" w:cs="Times New Roman"/>
        </w:rPr>
        <w:t>≥</w:t>
      </w:r>
      <w:r w:rsidR="009442D0">
        <w:rPr>
          <w:rFonts w:cs="Arial"/>
        </w:rPr>
        <w:t>35 or &lt;35 hours/week, respectively. H</w:t>
      </w:r>
      <w:r w:rsidR="009442D0" w:rsidRPr="00F14C03">
        <w:rPr>
          <w:rFonts w:cs="Arial"/>
        </w:rPr>
        <w:t>omemakers</w:t>
      </w:r>
      <w:r w:rsidR="009442D0">
        <w:rPr>
          <w:rFonts w:cs="Arial"/>
        </w:rPr>
        <w:t xml:space="preserve"> were unemployed, or employed in a capacity other than paid workers, and able to perform basic activities of daily life. Only daily activity impairment data were obtained for homemakers. </w:t>
      </w:r>
      <w:r w:rsidR="00835382" w:rsidRPr="5C1E94FF">
        <w:rPr>
          <w:rFonts w:cs="Arial"/>
        </w:rPr>
        <w:t xml:space="preserve">All time points except for Week 12/ET are observed data. At Week 12/ET, last observation carried forward was used for missing WPAI scores. </w:t>
      </w:r>
      <w:r w:rsidR="00C51129">
        <w:rPr>
          <w:rFonts w:cs="Arial"/>
        </w:rPr>
        <w:t>p-value</w:t>
      </w:r>
      <w:r w:rsidR="00835382" w:rsidRPr="5C1E94FF">
        <w:rPr>
          <w:rFonts w:cs="Arial"/>
        </w:rPr>
        <w:t xml:space="preserve">s calculated using </w:t>
      </w:r>
      <w:r w:rsidR="00B14364" w:rsidRPr="5C1E94FF">
        <w:rPr>
          <w:rFonts w:cs="Arial"/>
        </w:rPr>
        <w:t>the</w:t>
      </w:r>
      <w:r w:rsidR="00835382" w:rsidRPr="5C1E94FF">
        <w:rPr>
          <w:rFonts w:cs="Arial"/>
        </w:rPr>
        <w:t xml:space="preserve"> chi-squared test</w:t>
      </w:r>
      <w:r w:rsidR="00433679" w:rsidRPr="5C1E94FF">
        <w:rPr>
          <w:rFonts w:cs="Arial"/>
        </w:rPr>
        <w:t xml:space="preserve"> (RAJ3) or Fisher’s Exact test (RAJ4)</w:t>
      </w:r>
      <w:r w:rsidR="00835382" w:rsidRPr="5C1E94FF">
        <w:rPr>
          <w:rFonts w:cs="Arial"/>
        </w:rPr>
        <w:t xml:space="preserve">, with no adjustment made for multiplicity. *p&lt;0.05; **p&lt;0.01, peficitinib versus placebo. ET, early termination; MCID, minimal clinically important difference; </w:t>
      </w:r>
      <w:r w:rsidR="005A385C">
        <w:rPr>
          <w:rFonts w:cs="Arial"/>
        </w:rPr>
        <w:t xml:space="preserve">NE, not estimable; </w:t>
      </w:r>
      <w:r w:rsidR="00835382" w:rsidRPr="5C1E94FF">
        <w:rPr>
          <w:rFonts w:cs="Arial"/>
        </w:rPr>
        <w:t>WPAI, Work Productivity and Activity Impairment</w:t>
      </w:r>
      <w:r w:rsidR="00884E8A">
        <w:rPr>
          <w:rFonts w:cs="Arial"/>
        </w:rPr>
        <w:t>.</w:t>
      </w:r>
    </w:p>
    <w:p w14:paraId="73D10730" w14:textId="77777777" w:rsidR="009442D0" w:rsidRDefault="00AD6AFC" w:rsidP="00AD6AFC">
      <w:pPr>
        <w:spacing w:before="0" w:after="160" w:line="480" w:lineRule="auto"/>
        <w:rPr>
          <w:rFonts w:cs="Arial"/>
          <w:b/>
        </w:rPr>
      </w:pPr>
      <w:r>
        <w:rPr>
          <w:rFonts w:cs="Arial"/>
        </w:rPr>
        <w:br/>
      </w:r>
    </w:p>
    <w:p w14:paraId="6BD9A803" w14:textId="77777777" w:rsidR="009442D0" w:rsidRDefault="009442D0">
      <w:pPr>
        <w:spacing w:before="0" w:after="160" w:line="259" w:lineRule="auto"/>
        <w:rPr>
          <w:rFonts w:cs="Arial"/>
          <w:b/>
        </w:rPr>
      </w:pPr>
      <w:r>
        <w:rPr>
          <w:rFonts w:cs="Arial"/>
          <w:b/>
        </w:rPr>
        <w:br w:type="page"/>
      </w:r>
    </w:p>
    <w:p w14:paraId="27EC76FD" w14:textId="2FCF158D" w:rsidR="00BB37AE" w:rsidRDefault="00AD6AFC" w:rsidP="0013302F">
      <w:pPr>
        <w:spacing w:before="0" w:after="160" w:line="480" w:lineRule="auto"/>
        <w:rPr>
          <w:rFonts w:cs="Arial"/>
        </w:rPr>
      </w:pPr>
      <w:r w:rsidRPr="0013302F">
        <w:rPr>
          <w:rFonts w:cs="Arial"/>
          <w:b/>
        </w:rPr>
        <w:lastRenderedPageBreak/>
        <w:t>(a)</w:t>
      </w:r>
      <w:r>
        <w:rPr>
          <w:rFonts w:cs="Arial"/>
          <w:bCs/>
        </w:rPr>
        <w:t xml:space="preserve"> </w:t>
      </w:r>
      <w:r w:rsidR="00303AB8">
        <w:rPr>
          <w:rFonts w:cs="Arial"/>
        </w:rPr>
        <w:t>A</w:t>
      </w:r>
      <w:r w:rsidR="00BB37AE" w:rsidRPr="0054398E">
        <w:rPr>
          <w:rFonts w:cs="Arial"/>
        </w:rPr>
        <w:t>bsenteeism</w:t>
      </w:r>
    </w:p>
    <w:p w14:paraId="68A1A634" w14:textId="29C70AB3" w:rsidR="00BE767A" w:rsidRDefault="00BE767A" w:rsidP="0013302F">
      <w:pPr>
        <w:spacing w:before="0" w:after="16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02F1ACC1" wp14:editId="18B8CF3B">
            <wp:extent cx="9214485" cy="3804727"/>
            <wp:effectExtent l="0" t="0" r="0" b="571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25547" cy="38092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AA969F" w14:textId="303DB0CA" w:rsidR="002F1F49" w:rsidRPr="0054398E" w:rsidRDefault="002F1F49" w:rsidP="0013302F">
      <w:pPr>
        <w:spacing w:before="0" w:after="160" w:line="480" w:lineRule="auto"/>
        <w:rPr>
          <w:rFonts w:cs="Arial"/>
        </w:rPr>
      </w:pPr>
    </w:p>
    <w:bookmarkEnd w:id="3"/>
    <w:bookmarkEnd w:id="4"/>
    <w:p w14:paraId="60E1DAEE" w14:textId="367A8AE7" w:rsidR="00BB37AE" w:rsidRDefault="00BB37AE" w:rsidP="00D22942">
      <w:pPr>
        <w:spacing w:after="0" w:line="480" w:lineRule="auto"/>
        <w:rPr>
          <w:rFonts w:cs="Arial"/>
        </w:rPr>
      </w:pPr>
    </w:p>
    <w:p w14:paraId="21BB0372" w14:textId="77777777" w:rsidR="009442D0" w:rsidRDefault="009442D0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3B4A052D" w14:textId="162FA11A" w:rsidR="00BB37AE" w:rsidRDefault="00411CA7" w:rsidP="00D22942">
      <w:pPr>
        <w:spacing w:before="0" w:after="160" w:line="480" w:lineRule="auto"/>
        <w:rPr>
          <w:rFonts w:cs="Arial"/>
        </w:rPr>
      </w:pPr>
      <w:r w:rsidRPr="00D22942">
        <w:rPr>
          <w:rFonts w:cs="Arial"/>
          <w:b/>
          <w:bCs/>
        </w:rPr>
        <w:lastRenderedPageBreak/>
        <w:t xml:space="preserve">(b) </w:t>
      </w:r>
      <w:r w:rsidR="00303AB8">
        <w:rPr>
          <w:rFonts w:cs="Arial"/>
        </w:rPr>
        <w:t>P</w:t>
      </w:r>
      <w:r w:rsidR="00BB37AE" w:rsidRPr="00411CA7">
        <w:rPr>
          <w:rFonts w:cs="Arial"/>
        </w:rPr>
        <w:t>resenteeism</w:t>
      </w:r>
    </w:p>
    <w:p w14:paraId="087EA372" w14:textId="69B4DA22" w:rsidR="002F1F49" w:rsidRPr="00411CA7" w:rsidRDefault="002F1F49" w:rsidP="00D22942">
      <w:pPr>
        <w:spacing w:before="0" w:after="16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572E6B4" wp14:editId="0D6E0854">
            <wp:extent cx="9092021" cy="375416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02915" cy="37586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6ECA21" w14:textId="3C442C7A" w:rsidR="00BB37AE" w:rsidRPr="00BB37AE" w:rsidRDefault="00BB37AE" w:rsidP="00D22942">
      <w:pPr>
        <w:spacing w:after="0" w:line="480" w:lineRule="auto"/>
        <w:rPr>
          <w:rFonts w:cs="Arial"/>
        </w:rPr>
      </w:pPr>
    </w:p>
    <w:p w14:paraId="36CF7608" w14:textId="4FEFD0D2" w:rsidR="00BB37AE" w:rsidRDefault="00BB37AE" w:rsidP="00D22942">
      <w:pPr>
        <w:spacing w:after="0" w:line="480" w:lineRule="auto"/>
        <w:rPr>
          <w:rFonts w:cs="Arial"/>
        </w:rPr>
      </w:pPr>
    </w:p>
    <w:p w14:paraId="5EF090BB" w14:textId="77777777" w:rsidR="009442D0" w:rsidRDefault="009442D0">
      <w:pPr>
        <w:spacing w:before="0" w:after="160" w:line="259" w:lineRule="auto"/>
        <w:rPr>
          <w:rFonts w:cs="Arial"/>
          <w:b/>
          <w:bCs/>
        </w:rPr>
      </w:pPr>
      <w:r>
        <w:rPr>
          <w:rFonts w:cs="Arial"/>
          <w:b/>
          <w:bCs/>
        </w:rPr>
        <w:br w:type="page"/>
      </w:r>
    </w:p>
    <w:p w14:paraId="3E2ADFCE" w14:textId="1E6B097B" w:rsidR="00BB37AE" w:rsidRDefault="00BB37AE" w:rsidP="0013302F">
      <w:pPr>
        <w:spacing w:before="0" w:after="160" w:line="480" w:lineRule="auto"/>
        <w:rPr>
          <w:rFonts w:cs="Arial"/>
        </w:rPr>
      </w:pPr>
      <w:r w:rsidRPr="00BB37AE">
        <w:rPr>
          <w:rFonts w:cs="Arial"/>
          <w:b/>
          <w:bCs/>
        </w:rPr>
        <w:lastRenderedPageBreak/>
        <w:t>(c)</w:t>
      </w:r>
      <w:r>
        <w:rPr>
          <w:rFonts w:cs="Arial"/>
        </w:rPr>
        <w:t xml:space="preserve"> </w:t>
      </w:r>
      <w:r w:rsidR="00303AB8">
        <w:rPr>
          <w:rFonts w:cs="Arial"/>
        </w:rPr>
        <w:t>L</w:t>
      </w:r>
      <w:r>
        <w:rPr>
          <w:rFonts w:cs="Arial"/>
        </w:rPr>
        <w:t>oss of work productivity</w:t>
      </w:r>
    </w:p>
    <w:p w14:paraId="1F6A713F" w14:textId="488A6E42" w:rsidR="002F1F49" w:rsidRDefault="002F1F49" w:rsidP="0013302F">
      <w:pPr>
        <w:spacing w:before="0" w:after="16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5BFCFB70" wp14:editId="2A9C7B96">
            <wp:extent cx="9365153" cy="3866939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89364" cy="38769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8AA32C" w14:textId="0B578044" w:rsidR="00BB37AE" w:rsidRDefault="00BB37AE" w:rsidP="00D22942">
      <w:pPr>
        <w:spacing w:after="0" w:line="480" w:lineRule="auto"/>
        <w:rPr>
          <w:rFonts w:cs="Arial"/>
        </w:rPr>
      </w:pPr>
    </w:p>
    <w:p w14:paraId="41781E33" w14:textId="382B6F75" w:rsidR="00BB37AE" w:rsidRDefault="00BB37AE" w:rsidP="00D22942">
      <w:pPr>
        <w:spacing w:after="0" w:line="480" w:lineRule="auto"/>
        <w:rPr>
          <w:rFonts w:cs="Arial"/>
        </w:rPr>
      </w:pPr>
    </w:p>
    <w:p w14:paraId="755FA8AD" w14:textId="71D6F87E" w:rsidR="00BB37AE" w:rsidRDefault="00BB37AE" w:rsidP="00D22942">
      <w:pPr>
        <w:spacing w:after="0" w:line="480" w:lineRule="auto"/>
        <w:rPr>
          <w:rFonts w:cs="Arial"/>
        </w:rPr>
      </w:pPr>
    </w:p>
    <w:p w14:paraId="5F07FF85" w14:textId="57596270" w:rsidR="00BB37AE" w:rsidRDefault="002A7E9E" w:rsidP="00D65DB5">
      <w:pPr>
        <w:spacing w:before="0" w:after="160" w:line="259" w:lineRule="auto"/>
        <w:rPr>
          <w:rFonts w:cs="Arial"/>
        </w:rPr>
      </w:pPr>
      <w:r w:rsidRPr="0054398E">
        <w:rPr>
          <w:rFonts w:cs="Arial"/>
          <w:b/>
          <w:bCs/>
        </w:rPr>
        <w:lastRenderedPageBreak/>
        <w:t>(d)</w:t>
      </w:r>
      <w:r>
        <w:rPr>
          <w:rFonts w:cs="Arial"/>
        </w:rPr>
        <w:t xml:space="preserve"> </w:t>
      </w:r>
      <w:r w:rsidR="00303AB8">
        <w:rPr>
          <w:rFonts w:cs="Arial"/>
        </w:rPr>
        <w:t>D</w:t>
      </w:r>
      <w:r w:rsidR="00BB37AE" w:rsidRPr="004A1A0A">
        <w:rPr>
          <w:rFonts w:cs="Arial"/>
        </w:rPr>
        <w:t>aily activity impairment</w:t>
      </w:r>
    </w:p>
    <w:p w14:paraId="238AECAC" w14:textId="4EFA6EA5" w:rsidR="00F13B5D" w:rsidRPr="004A1A0A" w:rsidRDefault="00BE767A" w:rsidP="0013302F">
      <w:pPr>
        <w:spacing w:before="0" w:after="160" w:line="48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28B515BD" wp14:editId="1306A757">
            <wp:extent cx="9328785" cy="3851922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67598" cy="38679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bookmarkEnd w:id="0"/>
    <w:bookmarkEnd w:id="1"/>
    <w:p w14:paraId="3DD82D8D" w14:textId="1B223B55" w:rsidR="00BB37AE" w:rsidRPr="00BB37AE" w:rsidRDefault="00BB37AE" w:rsidP="00D24F00">
      <w:pPr>
        <w:spacing w:after="0" w:line="480" w:lineRule="auto"/>
        <w:rPr>
          <w:rFonts w:cs="Arial"/>
        </w:rPr>
      </w:pPr>
    </w:p>
    <w:sectPr w:rsidR="00BB37AE" w:rsidRPr="00BB37AE" w:rsidSect="00A314ED">
      <w:pgSz w:w="16838" w:h="11906" w:orient="landscape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3620F4" w14:textId="77777777" w:rsidR="009D1B0D" w:rsidRDefault="009D1B0D" w:rsidP="00355CB0">
      <w:pPr>
        <w:spacing w:after="0" w:line="240" w:lineRule="auto"/>
      </w:pPr>
      <w:r>
        <w:separator/>
      </w:r>
    </w:p>
  </w:endnote>
  <w:endnote w:type="continuationSeparator" w:id="0">
    <w:p w14:paraId="35325CB9" w14:textId="77777777" w:rsidR="009D1B0D" w:rsidRDefault="009D1B0D" w:rsidP="00355C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755800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2E54E1" w14:textId="469700FA" w:rsidR="009D1B0D" w:rsidRDefault="009D1B0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B20C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D27C846" w14:textId="77777777" w:rsidR="009D1B0D" w:rsidRDefault="009D1B0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672765" w14:textId="77777777" w:rsidR="009D1B0D" w:rsidRDefault="009D1B0D" w:rsidP="00355CB0">
      <w:pPr>
        <w:spacing w:after="0" w:line="240" w:lineRule="auto"/>
      </w:pPr>
      <w:r>
        <w:separator/>
      </w:r>
    </w:p>
  </w:footnote>
  <w:footnote w:type="continuationSeparator" w:id="0">
    <w:p w14:paraId="274F6536" w14:textId="77777777" w:rsidR="009D1B0D" w:rsidRDefault="009D1B0D" w:rsidP="00355C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1B7D6A"/>
    <w:multiLevelType w:val="hybridMultilevel"/>
    <w:tmpl w:val="74EACB74"/>
    <w:lvl w:ilvl="0" w:tplc="D76CD706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bCs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DA51A0C"/>
    <w:multiLevelType w:val="hybridMultilevel"/>
    <w:tmpl w:val="B7086292"/>
    <w:lvl w:ilvl="0" w:tplc="D51C1A2C">
      <w:start w:val="1"/>
      <w:numFmt w:val="lowerLetter"/>
      <w:lvlText w:val="(%1)"/>
      <w:lvlJc w:val="left"/>
      <w:pPr>
        <w:ind w:left="72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5A2A15"/>
    <w:multiLevelType w:val="hybridMultilevel"/>
    <w:tmpl w:val="3CFE3DEE"/>
    <w:lvl w:ilvl="0" w:tplc="57061310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092714B"/>
    <w:multiLevelType w:val="hybridMultilevel"/>
    <w:tmpl w:val="D5F84300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4" w15:restartNumberingAfterBreak="0">
    <w:nsid w:val="140772CA"/>
    <w:multiLevelType w:val="hybridMultilevel"/>
    <w:tmpl w:val="E22672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236890"/>
    <w:multiLevelType w:val="hybridMultilevel"/>
    <w:tmpl w:val="915CEEFC"/>
    <w:lvl w:ilvl="0" w:tplc="C26AF86A">
      <w:start w:val="1"/>
      <w:numFmt w:val="lowerLetter"/>
      <w:lvlText w:val="(%1)"/>
      <w:lvlJc w:val="left"/>
      <w:pPr>
        <w:ind w:left="36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C47082D"/>
    <w:multiLevelType w:val="hybridMultilevel"/>
    <w:tmpl w:val="1F5A3386"/>
    <w:lvl w:ilvl="0" w:tplc="07187D6C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6D68D9"/>
    <w:multiLevelType w:val="hybridMultilevel"/>
    <w:tmpl w:val="C6BA55CC"/>
    <w:lvl w:ilvl="0" w:tplc="DB749FAA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F7842F1"/>
    <w:multiLevelType w:val="hybridMultilevel"/>
    <w:tmpl w:val="D0946978"/>
    <w:lvl w:ilvl="0" w:tplc="BC62A80E">
      <w:start w:val="1"/>
      <w:numFmt w:val="lowerLetter"/>
      <w:lvlText w:val="(%1)"/>
      <w:lvlJc w:val="left"/>
      <w:pPr>
        <w:ind w:left="72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B038AB"/>
    <w:multiLevelType w:val="hybridMultilevel"/>
    <w:tmpl w:val="63900D4C"/>
    <w:lvl w:ilvl="0" w:tplc="5FCEF5F6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32B28BA"/>
    <w:multiLevelType w:val="hybridMultilevel"/>
    <w:tmpl w:val="74EACB74"/>
    <w:lvl w:ilvl="0" w:tplc="D76CD706">
      <w:start w:val="1"/>
      <w:numFmt w:val="lowerLetter"/>
      <w:lvlText w:val="(%1)"/>
      <w:lvlJc w:val="left"/>
      <w:pPr>
        <w:ind w:left="360" w:hanging="360"/>
      </w:pPr>
      <w:rPr>
        <w:rFonts w:hint="default"/>
        <w:b/>
        <w:bCs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8"/>
  </w:num>
  <w:num w:numId="2">
    <w:abstractNumId w:val="1"/>
  </w:num>
  <w:num w:numId="3">
    <w:abstractNumId w:val="2"/>
  </w:num>
  <w:num w:numId="4">
    <w:abstractNumId w:val="0"/>
  </w:num>
  <w:num w:numId="5">
    <w:abstractNumId w:val="7"/>
  </w:num>
  <w:num w:numId="6">
    <w:abstractNumId w:val="9"/>
  </w:num>
  <w:num w:numId="7">
    <w:abstractNumId w:val="5"/>
  </w:num>
  <w:num w:numId="8">
    <w:abstractNumId w:val="4"/>
  </w:num>
  <w:num w:numId="9">
    <w:abstractNumId w:val="3"/>
  </w:num>
  <w:num w:numId="10">
    <w:abstractNumId w:val="10"/>
  </w:num>
  <w:num w:numId="11">
    <w:abstractNumId w:val="6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trackRevisions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60673"/>
    <w:rsid w:val="000004B8"/>
    <w:rsid w:val="00000BC8"/>
    <w:rsid w:val="00001CAE"/>
    <w:rsid w:val="0000245F"/>
    <w:rsid w:val="000027D2"/>
    <w:rsid w:val="00002924"/>
    <w:rsid w:val="0000298A"/>
    <w:rsid w:val="0000316F"/>
    <w:rsid w:val="000034E0"/>
    <w:rsid w:val="00003931"/>
    <w:rsid w:val="00003B5F"/>
    <w:rsid w:val="00003F63"/>
    <w:rsid w:val="00003F83"/>
    <w:rsid w:val="0000417B"/>
    <w:rsid w:val="00004898"/>
    <w:rsid w:val="00004E7C"/>
    <w:rsid w:val="000050C1"/>
    <w:rsid w:val="0000533F"/>
    <w:rsid w:val="000059BD"/>
    <w:rsid w:val="00005E27"/>
    <w:rsid w:val="00005E55"/>
    <w:rsid w:val="000061B6"/>
    <w:rsid w:val="000062AB"/>
    <w:rsid w:val="000063D2"/>
    <w:rsid w:val="000065C2"/>
    <w:rsid w:val="0000667A"/>
    <w:rsid w:val="00006A15"/>
    <w:rsid w:val="00006BC7"/>
    <w:rsid w:val="00007136"/>
    <w:rsid w:val="000072CB"/>
    <w:rsid w:val="000076E0"/>
    <w:rsid w:val="00007866"/>
    <w:rsid w:val="00010A9B"/>
    <w:rsid w:val="00010B98"/>
    <w:rsid w:val="0001132A"/>
    <w:rsid w:val="00011E2B"/>
    <w:rsid w:val="00012690"/>
    <w:rsid w:val="000128EB"/>
    <w:rsid w:val="00012D55"/>
    <w:rsid w:val="0001403A"/>
    <w:rsid w:val="00015751"/>
    <w:rsid w:val="00015931"/>
    <w:rsid w:val="00015A95"/>
    <w:rsid w:val="00015F25"/>
    <w:rsid w:val="00016041"/>
    <w:rsid w:val="00016343"/>
    <w:rsid w:val="00016739"/>
    <w:rsid w:val="000168DD"/>
    <w:rsid w:val="00016E3B"/>
    <w:rsid w:val="000171CA"/>
    <w:rsid w:val="000172FE"/>
    <w:rsid w:val="00017704"/>
    <w:rsid w:val="00017BD2"/>
    <w:rsid w:val="00020134"/>
    <w:rsid w:val="000209E0"/>
    <w:rsid w:val="00020F21"/>
    <w:rsid w:val="00021018"/>
    <w:rsid w:val="00021090"/>
    <w:rsid w:val="00021421"/>
    <w:rsid w:val="0002148B"/>
    <w:rsid w:val="00021557"/>
    <w:rsid w:val="0002156E"/>
    <w:rsid w:val="00021660"/>
    <w:rsid w:val="00022BA8"/>
    <w:rsid w:val="000230D3"/>
    <w:rsid w:val="00023A34"/>
    <w:rsid w:val="00023B2D"/>
    <w:rsid w:val="00023BB4"/>
    <w:rsid w:val="0002423A"/>
    <w:rsid w:val="00024315"/>
    <w:rsid w:val="0002453D"/>
    <w:rsid w:val="0002467F"/>
    <w:rsid w:val="000248CF"/>
    <w:rsid w:val="00024907"/>
    <w:rsid w:val="00024D88"/>
    <w:rsid w:val="00025323"/>
    <w:rsid w:val="00025690"/>
    <w:rsid w:val="0002583B"/>
    <w:rsid w:val="00025995"/>
    <w:rsid w:val="000268CD"/>
    <w:rsid w:val="00027779"/>
    <w:rsid w:val="000278A3"/>
    <w:rsid w:val="00027A41"/>
    <w:rsid w:val="00027A69"/>
    <w:rsid w:val="00027CF7"/>
    <w:rsid w:val="00027E0E"/>
    <w:rsid w:val="000300CA"/>
    <w:rsid w:val="00030C4E"/>
    <w:rsid w:val="000311DA"/>
    <w:rsid w:val="0003139D"/>
    <w:rsid w:val="0003155B"/>
    <w:rsid w:val="000325EC"/>
    <w:rsid w:val="00032926"/>
    <w:rsid w:val="00032C5F"/>
    <w:rsid w:val="00032C86"/>
    <w:rsid w:val="000330C9"/>
    <w:rsid w:val="00033566"/>
    <w:rsid w:val="00033D22"/>
    <w:rsid w:val="00034240"/>
    <w:rsid w:val="000343B5"/>
    <w:rsid w:val="00034457"/>
    <w:rsid w:val="00035503"/>
    <w:rsid w:val="00035E55"/>
    <w:rsid w:val="000362AC"/>
    <w:rsid w:val="0003651D"/>
    <w:rsid w:val="0004115B"/>
    <w:rsid w:val="00041827"/>
    <w:rsid w:val="00041955"/>
    <w:rsid w:val="00041F4A"/>
    <w:rsid w:val="0004208E"/>
    <w:rsid w:val="00042454"/>
    <w:rsid w:val="00042998"/>
    <w:rsid w:val="00042B34"/>
    <w:rsid w:val="00042E94"/>
    <w:rsid w:val="00043B52"/>
    <w:rsid w:val="00043CE3"/>
    <w:rsid w:val="00043FA3"/>
    <w:rsid w:val="0004456E"/>
    <w:rsid w:val="000451DE"/>
    <w:rsid w:val="0004554A"/>
    <w:rsid w:val="00045D3E"/>
    <w:rsid w:val="00045E39"/>
    <w:rsid w:val="000460DF"/>
    <w:rsid w:val="00046284"/>
    <w:rsid w:val="00046296"/>
    <w:rsid w:val="000467E0"/>
    <w:rsid w:val="000473E5"/>
    <w:rsid w:val="000501EC"/>
    <w:rsid w:val="00050C00"/>
    <w:rsid w:val="00051095"/>
    <w:rsid w:val="0005155A"/>
    <w:rsid w:val="000516BE"/>
    <w:rsid w:val="00051B62"/>
    <w:rsid w:val="0005292B"/>
    <w:rsid w:val="00052B4C"/>
    <w:rsid w:val="00052D26"/>
    <w:rsid w:val="00052E81"/>
    <w:rsid w:val="00053993"/>
    <w:rsid w:val="00053BC4"/>
    <w:rsid w:val="00053F71"/>
    <w:rsid w:val="00053FE9"/>
    <w:rsid w:val="0005439E"/>
    <w:rsid w:val="00054B05"/>
    <w:rsid w:val="00055900"/>
    <w:rsid w:val="00055AB5"/>
    <w:rsid w:val="00055C12"/>
    <w:rsid w:val="00055E9E"/>
    <w:rsid w:val="0005669C"/>
    <w:rsid w:val="000566D2"/>
    <w:rsid w:val="00056870"/>
    <w:rsid w:val="000571C6"/>
    <w:rsid w:val="00057255"/>
    <w:rsid w:val="0005751C"/>
    <w:rsid w:val="000576F8"/>
    <w:rsid w:val="00057B3D"/>
    <w:rsid w:val="00057EAC"/>
    <w:rsid w:val="000600C2"/>
    <w:rsid w:val="0006021D"/>
    <w:rsid w:val="000609B3"/>
    <w:rsid w:val="0006106B"/>
    <w:rsid w:val="00061342"/>
    <w:rsid w:val="00061F27"/>
    <w:rsid w:val="000621F8"/>
    <w:rsid w:val="0006266F"/>
    <w:rsid w:val="0006291D"/>
    <w:rsid w:val="00062BE7"/>
    <w:rsid w:val="000635B3"/>
    <w:rsid w:val="000637CA"/>
    <w:rsid w:val="00063917"/>
    <w:rsid w:val="000649A2"/>
    <w:rsid w:val="00065277"/>
    <w:rsid w:val="00065B89"/>
    <w:rsid w:val="00065C13"/>
    <w:rsid w:val="00066065"/>
    <w:rsid w:val="00066696"/>
    <w:rsid w:val="0006675F"/>
    <w:rsid w:val="00066B4A"/>
    <w:rsid w:val="00066C67"/>
    <w:rsid w:val="00066DB4"/>
    <w:rsid w:val="000677B5"/>
    <w:rsid w:val="00067942"/>
    <w:rsid w:val="00067970"/>
    <w:rsid w:val="00070779"/>
    <w:rsid w:val="000707BC"/>
    <w:rsid w:val="00070BAC"/>
    <w:rsid w:val="00070C5D"/>
    <w:rsid w:val="00071747"/>
    <w:rsid w:val="0007177C"/>
    <w:rsid w:val="00072060"/>
    <w:rsid w:val="000723A4"/>
    <w:rsid w:val="0007258B"/>
    <w:rsid w:val="00072E64"/>
    <w:rsid w:val="000735F3"/>
    <w:rsid w:val="000736BC"/>
    <w:rsid w:val="00073B92"/>
    <w:rsid w:val="00073CF5"/>
    <w:rsid w:val="00074CB0"/>
    <w:rsid w:val="00075556"/>
    <w:rsid w:val="00075DEF"/>
    <w:rsid w:val="000762DF"/>
    <w:rsid w:val="00076A27"/>
    <w:rsid w:val="00077433"/>
    <w:rsid w:val="000776E8"/>
    <w:rsid w:val="00077827"/>
    <w:rsid w:val="00077B64"/>
    <w:rsid w:val="00077DCE"/>
    <w:rsid w:val="000801FD"/>
    <w:rsid w:val="000803EF"/>
    <w:rsid w:val="0008086A"/>
    <w:rsid w:val="00080878"/>
    <w:rsid w:val="00080921"/>
    <w:rsid w:val="00080E8B"/>
    <w:rsid w:val="00080F1D"/>
    <w:rsid w:val="00081D77"/>
    <w:rsid w:val="0008238A"/>
    <w:rsid w:val="00082425"/>
    <w:rsid w:val="000839ED"/>
    <w:rsid w:val="000840B6"/>
    <w:rsid w:val="00084B70"/>
    <w:rsid w:val="00084DE2"/>
    <w:rsid w:val="00085227"/>
    <w:rsid w:val="0008536A"/>
    <w:rsid w:val="000854AF"/>
    <w:rsid w:val="000854FA"/>
    <w:rsid w:val="000858C0"/>
    <w:rsid w:val="00085FFB"/>
    <w:rsid w:val="00086556"/>
    <w:rsid w:val="0008753D"/>
    <w:rsid w:val="00087624"/>
    <w:rsid w:val="00087B6B"/>
    <w:rsid w:val="00087BB6"/>
    <w:rsid w:val="00090155"/>
    <w:rsid w:val="00090680"/>
    <w:rsid w:val="000906EB"/>
    <w:rsid w:val="00091278"/>
    <w:rsid w:val="00091417"/>
    <w:rsid w:val="00092581"/>
    <w:rsid w:val="00092D4C"/>
    <w:rsid w:val="00092FD9"/>
    <w:rsid w:val="00093754"/>
    <w:rsid w:val="000938BE"/>
    <w:rsid w:val="00094193"/>
    <w:rsid w:val="000943AE"/>
    <w:rsid w:val="0009444C"/>
    <w:rsid w:val="00094BE0"/>
    <w:rsid w:val="00094D79"/>
    <w:rsid w:val="00094DC7"/>
    <w:rsid w:val="000955AD"/>
    <w:rsid w:val="00095DED"/>
    <w:rsid w:val="00096692"/>
    <w:rsid w:val="00096B82"/>
    <w:rsid w:val="00096DB6"/>
    <w:rsid w:val="00096DC6"/>
    <w:rsid w:val="00096DF0"/>
    <w:rsid w:val="00097157"/>
    <w:rsid w:val="000976EF"/>
    <w:rsid w:val="000976F4"/>
    <w:rsid w:val="000A08A9"/>
    <w:rsid w:val="000A0CCF"/>
    <w:rsid w:val="000A1230"/>
    <w:rsid w:val="000A1275"/>
    <w:rsid w:val="000A1324"/>
    <w:rsid w:val="000A1591"/>
    <w:rsid w:val="000A1A0B"/>
    <w:rsid w:val="000A24B3"/>
    <w:rsid w:val="000A28BE"/>
    <w:rsid w:val="000A2C88"/>
    <w:rsid w:val="000A2DC3"/>
    <w:rsid w:val="000A2E3E"/>
    <w:rsid w:val="000A303C"/>
    <w:rsid w:val="000A3204"/>
    <w:rsid w:val="000A3440"/>
    <w:rsid w:val="000A349E"/>
    <w:rsid w:val="000A3975"/>
    <w:rsid w:val="000A3D5F"/>
    <w:rsid w:val="000A3DC1"/>
    <w:rsid w:val="000A3F93"/>
    <w:rsid w:val="000A4336"/>
    <w:rsid w:val="000A4A98"/>
    <w:rsid w:val="000A4FDE"/>
    <w:rsid w:val="000A5BB1"/>
    <w:rsid w:val="000A6A2C"/>
    <w:rsid w:val="000A7A81"/>
    <w:rsid w:val="000B003C"/>
    <w:rsid w:val="000B026C"/>
    <w:rsid w:val="000B0483"/>
    <w:rsid w:val="000B0637"/>
    <w:rsid w:val="000B073B"/>
    <w:rsid w:val="000B0887"/>
    <w:rsid w:val="000B0E13"/>
    <w:rsid w:val="000B0E68"/>
    <w:rsid w:val="000B0E9C"/>
    <w:rsid w:val="000B1054"/>
    <w:rsid w:val="000B15C0"/>
    <w:rsid w:val="000B1A05"/>
    <w:rsid w:val="000B1B62"/>
    <w:rsid w:val="000B391F"/>
    <w:rsid w:val="000B39BE"/>
    <w:rsid w:val="000B3AE9"/>
    <w:rsid w:val="000B4926"/>
    <w:rsid w:val="000B509B"/>
    <w:rsid w:val="000B50FE"/>
    <w:rsid w:val="000B5105"/>
    <w:rsid w:val="000B56D0"/>
    <w:rsid w:val="000B5969"/>
    <w:rsid w:val="000B5BCC"/>
    <w:rsid w:val="000B600B"/>
    <w:rsid w:val="000B67BA"/>
    <w:rsid w:val="000B69EC"/>
    <w:rsid w:val="000B76DF"/>
    <w:rsid w:val="000B7F76"/>
    <w:rsid w:val="000B7FA2"/>
    <w:rsid w:val="000C01D9"/>
    <w:rsid w:val="000C08E6"/>
    <w:rsid w:val="000C0C29"/>
    <w:rsid w:val="000C1521"/>
    <w:rsid w:val="000C1DE4"/>
    <w:rsid w:val="000C1E63"/>
    <w:rsid w:val="000C21B9"/>
    <w:rsid w:val="000C23A3"/>
    <w:rsid w:val="000C23FF"/>
    <w:rsid w:val="000C25B7"/>
    <w:rsid w:val="000C2F78"/>
    <w:rsid w:val="000C2FA5"/>
    <w:rsid w:val="000C3B8E"/>
    <w:rsid w:val="000C44CA"/>
    <w:rsid w:val="000C4FE8"/>
    <w:rsid w:val="000C53C1"/>
    <w:rsid w:val="000C5457"/>
    <w:rsid w:val="000C5AFF"/>
    <w:rsid w:val="000C5F75"/>
    <w:rsid w:val="000C66D4"/>
    <w:rsid w:val="000C7038"/>
    <w:rsid w:val="000D0173"/>
    <w:rsid w:val="000D04E1"/>
    <w:rsid w:val="000D0700"/>
    <w:rsid w:val="000D0826"/>
    <w:rsid w:val="000D0B6A"/>
    <w:rsid w:val="000D0BC5"/>
    <w:rsid w:val="000D10B2"/>
    <w:rsid w:val="000D13C2"/>
    <w:rsid w:val="000D1B15"/>
    <w:rsid w:val="000D1E8C"/>
    <w:rsid w:val="000D2360"/>
    <w:rsid w:val="000D24DD"/>
    <w:rsid w:val="000D25D1"/>
    <w:rsid w:val="000D2BE3"/>
    <w:rsid w:val="000D318D"/>
    <w:rsid w:val="000D373A"/>
    <w:rsid w:val="000D3EF5"/>
    <w:rsid w:val="000D48CD"/>
    <w:rsid w:val="000D492D"/>
    <w:rsid w:val="000D49A6"/>
    <w:rsid w:val="000D4C8B"/>
    <w:rsid w:val="000D4F3A"/>
    <w:rsid w:val="000D54DF"/>
    <w:rsid w:val="000D561D"/>
    <w:rsid w:val="000D5931"/>
    <w:rsid w:val="000D5989"/>
    <w:rsid w:val="000D6091"/>
    <w:rsid w:val="000D6667"/>
    <w:rsid w:val="000D6E15"/>
    <w:rsid w:val="000D6E69"/>
    <w:rsid w:val="000D75A4"/>
    <w:rsid w:val="000D775F"/>
    <w:rsid w:val="000D789A"/>
    <w:rsid w:val="000D7953"/>
    <w:rsid w:val="000D7AE9"/>
    <w:rsid w:val="000D7C46"/>
    <w:rsid w:val="000E055D"/>
    <w:rsid w:val="000E0B81"/>
    <w:rsid w:val="000E0C1F"/>
    <w:rsid w:val="000E0D82"/>
    <w:rsid w:val="000E0F5F"/>
    <w:rsid w:val="000E13DD"/>
    <w:rsid w:val="000E147E"/>
    <w:rsid w:val="000E18EE"/>
    <w:rsid w:val="000E19CC"/>
    <w:rsid w:val="000E1CA5"/>
    <w:rsid w:val="000E1D07"/>
    <w:rsid w:val="000E2121"/>
    <w:rsid w:val="000E297C"/>
    <w:rsid w:val="000E2A22"/>
    <w:rsid w:val="000E2FFB"/>
    <w:rsid w:val="000E30B6"/>
    <w:rsid w:val="000E316F"/>
    <w:rsid w:val="000E3302"/>
    <w:rsid w:val="000E340E"/>
    <w:rsid w:val="000E373E"/>
    <w:rsid w:val="000E38A8"/>
    <w:rsid w:val="000E3A68"/>
    <w:rsid w:val="000E4B1D"/>
    <w:rsid w:val="000E503F"/>
    <w:rsid w:val="000E5141"/>
    <w:rsid w:val="000E5281"/>
    <w:rsid w:val="000E59CD"/>
    <w:rsid w:val="000E5BC5"/>
    <w:rsid w:val="000E5EA0"/>
    <w:rsid w:val="000E680A"/>
    <w:rsid w:val="000E6E96"/>
    <w:rsid w:val="000E7184"/>
    <w:rsid w:val="000E72E2"/>
    <w:rsid w:val="000E7A79"/>
    <w:rsid w:val="000E7ADE"/>
    <w:rsid w:val="000E7CE1"/>
    <w:rsid w:val="000E7FD9"/>
    <w:rsid w:val="000F0238"/>
    <w:rsid w:val="000F0F6E"/>
    <w:rsid w:val="000F123E"/>
    <w:rsid w:val="000F1646"/>
    <w:rsid w:val="000F1FE7"/>
    <w:rsid w:val="000F2474"/>
    <w:rsid w:val="000F2C86"/>
    <w:rsid w:val="000F2F46"/>
    <w:rsid w:val="000F2FB1"/>
    <w:rsid w:val="000F2FFD"/>
    <w:rsid w:val="000F31DC"/>
    <w:rsid w:val="000F3599"/>
    <w:rsid w:val="000F39F1"/>
    <w:rsid w:val="000F3AA2"/>
    <w:rsid w:val="000F3EF9"/>
    <w:rsid w:val="000F450E"/>
    <w:rsid w:val="000F45B8"/>
    <w:rsid w:val="000F4833"/>
    <w:rsid w:val="000F4910"/>
    <w:rsid w:val="000F4B15"/>
    <w:rsid w:val="000F4B58"/>
    <w:rsid w:val="000F4C50"/>
    <w:rsid w:val="000F4C5F"/>
    <w:rsid w:val="000F5028"/>
    <w:rsid w:val="000F52EF"/>
    <w:rsid w:val="000F59AD"/>
    <w:rsid w:val="000F5DA9"/>
    <w:rsid w:val="000F5E8F"/>
    <w:rsid w:val="000F65D5"/>
    <w:rsid w:val="000F66AB"/>
    <w:rsid w:val="000F6C23"/>
    <w:rsid w:val="000F7470"/>
    <w:rsid w:val="000F78A5"/>
    <w:rsid w:val="000F7EC6"/>
    <w:rsid w:val="001000AB"/>
    <w:rsid w:val="0010013E"/>
    <w:rsid w:val="001001FD"/>
    <w:rsid w:val="0010034A"/>
    <w:rsid w:val="001006E5"/>
    <w:rsid w:val="0010135F"/>
    <w:rsid w:val="001013D5"/>
    <w:rsid w:val="00101919"/>
    <w:rsid w:val="001024A3"/>
    <w:rsid w:val="00102B33"/>
    <w:rsid w:val="00102DEC"/>
    <w:rsid w:val="0010405B"/>
    <w:rsid w:val="001045BF"/>
    <w:rsid w:val="00104764"/>
    <w:rsid w:val="00105023"/>
    <w:rsid w:val="001055F5"/>
    <w:rsid w:val="00105BDD"/>
    <w:rsid w:val="00106210"/>
    <w:rsid w:val="001064A4"/>
    <w:rsid w:val="00106774"/>
    <w:rsid w:val="001068F9"/>
    <w:rsid w:val="00107579"/>
    <w:rsid w:val="0010772D"/>
    <w:rsid w:val="00107BF2"/>
    <w:rsid w:val="00107D04"/>
    <w:rsid w:val="0011012B"/>
    <w:rsid w:val="00110535"/>
    <w:rsid w:val="0011069B"/>
    <w:rsid w:val="00110A9D"/>
    <w:rsid w:val="00110E5C"/>
    <w:rsid w:val="00110E92"/>
    <w:rsid w:val="0011129F"/>
    <w:rsid w:val="001118AC"/>
    <w:rsid w:val="00111D0C"/>
    <w:rsid w:val="00112102"/>
    <w:rsid w:val="001126B8"/>
    <w:rsid w:val="001129D4"/>
    <w:rsid w:val="00112C5E"/>
    <w:rsid w:val="00113BE7"/>
    <w:rsid w:val="00113D12"/>
    <w:rsid w:val="00114368"/>
    <w:rsid w:val="00114EC6"/>
    <w:rsid w:val="00114FC2"/>
    <w:rsid w:val="00115A87"/>
    <w:rsid w:val="0011604B"/>
    <w:rsid w:val="001161FB"/>
    <w:rsid w:val="00116895"/>
    <w:rsid w:val="00116F3C"/>
    <w:rsid w:val="00117BEC"/>
    <w:rsid w:val="00117C45"/>
    <w:rsid w:val="00120156"/>
    <w:rsid w:val="001201B6"/>
    <w:rsid w:val="001204AF"/>
    <w:rsid w:val="0012051B"/>
    <w:rsid w:val="0012191A"/>
    <w:rsid w:val="00121CE6"/>
    <w:rsid w:val="00121ED7"/>
    <w:rsid w:val="001223D7"/>
    <w:rsid w:val="00122463"/>
    <w:rsid w:val="001225DD"/>
    <w:rsid w:val="001233EE"/>
    <w:rsid w:val="0012351D"/>
    <w:rsid w:val="00123689"/>
    <w:rsid w:val="00123A4D"/>
    <w:rsid w:val="00123DA5"/>
    <w:rsid w:val="00123F5D"/>
    <w:rsid w:val="00124417"/>
    <w:rsid w:val="001249B2"/>
    <w:rsid w:val="001249E7"/>
    <w:rsid w:val="00124D65"/>
    <w:rsid w:val="00124E57"/>
    <w:rsid w:val="0012548D"/>
    <w:rsid w:val="00125B4A"/>
    <w:rsid w:val="00125C37"/>
    <w:rsid w:val="00125E3D"/>
    <w:rsid w:val="00126B2B"/>
    <w:rsid w:val="00127345"/>
    <w:rsid w:val="00127A60"/>
    <w:rsid w:val="00127CA1"/>
    <w:rsid w:val="00127CCD"/>
    <w:rsid w:val="00130426"/>
    <w:rsid w:val="0013116E"/>
    <w:rsid w:val="001317BB"/>
    <w:rsid w:val="001319C4"/>
    <w:rsid w:val="00131C72"/>
    <w:rsid w:val="00131FBB"/>
    <w:rsid w:val="001320D3"/>
    <w:rsid w:val="00132ABD"/>
    <w:rsid w:val="00132B38"/>
    <w:rsid w:val="00132C66"/>
    <w:rsid w:val="00132F4F"/>
    <w:rsid w:val="0013302F"/>
    <w:rsid w:val="001333AD"/>
    <w:rsid w:val="00134553"/>
    <w:rsid w:val="00134A1A"/>
    <w:rsid w:val="00134DB9"/>
    <w:rsid w:val="0013529A"/>
    <w:rsid w:val="0013555D"/>
    <w:rsid w:val="001355EC"/>
    <w:rsid w:val="0013588B"/>
    <w:rsid w:val="00136452"/>
    <w:rsid w:val="00136952"/>
    <w:rsid w:val="00136B5F"/>
    <w:rsid w:val="00136C80"/>
    <w:rsid w:val="00136F20"/>
    <w:rsid w:val="00137251"/>
    <w:rsid w:val="00137432"/>
    <w:rsid w:val="00137707"/>
    <w:rsid w:val="0013784D"/>
    <w:rsid w:val="00137904"/>
    <w:rsid w:val="00137C87"/>
    <w:rsid w:val="00137F1C"/>
    <w:rsid w:val="00140310"/>
    <w:rsid w:val="001409E8"/>
    <w:rsid w:val="00141096"/>
    <w:rsid w:val="001417BA"/>
    <w:rsid w:val="001417D3"/>
    <w:rsid w:val="00141AF4"/>
    <w:rsid w:val="00141DDE"/>
    <w:rsid w:val="0014285D"/>
    <w:rsid w:val="001430E5"/>
    <w:rsid w:val="001434AF"/>
    <w:rsid w:val="00143B61"/>
    <w:rsid w:val="00143CFA"/>
    <w:rsid w:val="00143F2B"/>
    <w:rsid w:val="0014411C"/>
    <w:rsid w:val="0014435A"/>
    <w:rsid w:val="00144365"/>
    <w:rsid w:val="001449FB"/>
    <w:rsid w:val="001454B5"/>
    <w:rsid w:val="00145664"/>
    <w:rsid w:val="00145A2E"/>
    <w:rsid w:val="00145CF5"/>
    <w:rsid w:val="0014617C"/>
    <w:rsid w:val="001461D2"/>
    <w:rsid w:val="00146B5B"/>
    <w:rsid w:val="001471E2"/>
    <w:rsid w:val="00147880"/>
    <w:rsid w:val="00147B2F"/>
    <w:rsid w:val="001506F9"/>
    <w:rsid w:val="00150926"/>
    <w:rsid w:val="00150D4A"/>
    <w:rsid w:val="00150FDF"/>
    <w:rsid w:val="001511DE"/>
    <w:rsid w:val="00151642"/>
    <w:rsid w:val="0015225E"/>
    <w:rsid w:val="00152293"/>
    <w:rsid w:val="00152469"/>
    <w:rsid w:val="001528EF"/>
    <w:rsid w:val="00152B80"/>
    <w:rsid w:val="00152CDE"/>
    <w:rsid w:val="00153014"/>
    <w:rsid w:val="0015308D"/>
    <w:rsid w:val="00153153"/>
    <w:rsid w:val="00153332"/>
    <w:rsid w:val="0015337B"/>
    <w:rsid w:val="00153894"/>
    <w:rsid w:val="00153989"/>
    <w:rsid w:val="00153DDB"/>
    <w:rsid w:val="00153F4C"/>
    <w:rsid w:val="00154041"/>
    <w:rsid w:val="001541AD"/>
    <w:rsid w:val="0015499E"/>
    <w:rsid w:val="00154B02"/>
    <w:rsid w:val="00154BD3"/>
    <w:rsid w:val="00154C5D"/>
    <w:rsid w:val="00154D75"/>
    <w:rsid w:val="0015563D"/>
    <w:rsid w:val="0015576D"/>
    <w:rsid w:val="001558C8"/>
    <w:rsid w:val="00155BCB"/>
    <w:rsid w:val="00156055"/>
    <w:rsid w:val="0015638B"/>
    <w:rsid w:val="001567ED"/>
    <w:rsid w:val="00156ADE"/>
    <w:rsid w:val="00156B11"/>
    <w:rsid w:val="00156F78"/>
    <w:rsid w:val="00157A45"/>
    <w:rsid w:val="00157B44"/>
    <w:rsid w:val="00160176"/>
    <w:rsid w:val="0016060A"/>
    <w:rsid w:val="0016064C"/>
    <w:rsid w:val="00160ACC"/>
    <w:rsid w:val="00160BC5"/>
    <w:rsid w:val="00160D3E"/>
    <w:rsid w:val="0016103B"/>
    <w:rsid w:val="001615E1"/>
    <w:rsid w:val="00161624"/>
    <w:rsid w:val="00161721"/>
    <w:rsid w:val="0016197E"/>
    <w:rsid w:val="00162191"/>
    <w:rsid w:val="00162260"/>
    <w:rsid w:val="001622A5"/>
    <w:rsid w:val="001622BC"/>
    <w:rsid w:val="00162635"/>
    <w:rsid w:val="001628B6"/>
    <w:rsid w:val="00162AEA"/>
    <w:rsid w:val="0016307D"/>
    <w:rsid w:val="001636FA"/>
    <w:rsid w:val="00163BD1"/>
    <w:rsid w:val="00163F64"/>
    <w:rsid w:val="0016413A"/>
    <w:rsid w:val="001641C7"/>
    <w:rsid w:val="001641F4"/>
    <w:rsid w:val="0016422F"/>
    <w:rsid w:val="00164413"/>
    <w:rsid w:val="00164B02"/>
    <w:rsid w:val="00164B64"/>
    <w:rsid w:val="00164F4E"/>
    <w:rsid w:val="00165350"/>
    <w:rsid w:val="001654D2"/>
    <w:rsid w:val="001654F3"/>
    <w:rsid w:val="0016573D"/>
    <w:rsid w:val="001664FB"/>
    <w:rsid w:val="001669F9"/>
    <w:rsid w:val="001671ED"/>
    <w:rsid w:val="0016783D"/>
    <w:rsid w:val="001700CA"/>
    <w:rsid w:val="0017029F"/>
    <w:rsid w:val="00170CD2"/>
    <w:rsid w:val="00171859"/>
    <w:rsid w:val="00171B31"/>
    <w:rsid w:val="00172D4E"/>
    <w:rsid w:val="001732D8"/>
    <w:rsid w:val="001736BD"/>
    <w:rsid w:val="00173ADC"/>
    <w:rsid w:val="00173EFB"/>
    <w:rsid w:val="00173F9E"/>
    <w:rsid w:val="001755F7"/>
    <w:rsid w:val="00175856"/>
    <w:rsid w:val="0017585C"/>
    <w:rsid w:val="00175A84"/>
    <w:rsid w:val="00175AD3"/>
    <w:rsid w:val="00175B74"/>
    <w:rsid w:val="001761CA"/>
    <w:rsid w:val="0017709C"/>
    <w:rsid w:val="001771ED"/>
    <w:rsid w:val="0017723E"/>
    <w:rsid w:val="0017785B"/>
    <w:rsid w:val="00177905"/>
    <w:rsid w:val="00177F4A"/>
    <w:rsid w:val="00180313"/>
    <w:rsid w:val="0018035E"/>
    <w:rsid w:val="0018072A"/>
    <w:rsid w:val="00180A5E"/>
    <w:rsid w:val="00180D66"/>
    <w:rsid w:val="00181282"/>
    <w:rsid w:val="00181353"/>
    <w:rsid w:val="00181386"/>
    <w:rsid w:val="00181D9C"/>
    <w:rsid w:val="0018219F"/>
    <w:rsid w:val="001829D7"/>
    <w:rsid w:val="00183036"/>
    <w:rsid w:val="001830A7"/>
    <w:rsid w:val="001830CA"/>
    <w:rsid w:val="00183276"/>
    <w:rsid w:val="001835F2"/>
    <w:rsid w:val="00183635"/>
    <w:rsid w:val="001837D9"/>
    <w:rsid w:val="00183B59"/>
    <w:rsid w:val="001844AB"/>
    <w:rsid w:val="001844BD"/>
    <w:rsid w:val="00185294"/>
    <w:rsid w:val="001856EF"/>
    <w:rsid w:val="00185919"/>
    <w:rsid w:val="00185F8E"/>
    <w:rsid w:val="00186064"/>
    <w:rsid w:val="001862F3"/>
    <w:rsid w:val="00186322"/>
    <w:rsid w:val="001865C2"/>
    <w:rsid w:val="001866D8"/>
    <w:rsid w:val="00186A2D"/>
    <w:rsid w:val="00186F38"/>
    <w:rsid w:val="001870E6"/>
    <w:rsid w:val="0018754F"/>
    <w:rsid w:val="00187675"/>
    <w:rsid w:val="00187946"/>
    <w:rsid w:val="00187966"/>
    <w:rsid w:val="00187D7B"/>
    <w:rsid w:val="00187F93"/>
    <w:rsid w:val="00190884"/>
    <w:rsid w:val="00190E7B"/>
    <w:rsid w:val="00190E8B"/>
    <w:rsid w:val="00190FB5"/>
    <w:rsid w:val="001910EB"/>
    <w:rsid w:val="0019139C"/>
    <w:rsid w:val="00191671"/>
    <w:rsid w:val="00191775"/>
    <w:rsid w:val="00191B45"/>
    <w:rsid w:val="00191C11"/>
    <w:rsid w:val="00191C9C"/>
    <w:rsid w:val="00192619"/>
    <w:rsid w:val="00192818"/>
    <w:rsid w:val="001929CE"/>
    <w:rsid w:val="00193AA9"/>
    <w:rsid w:val="00193B3F"/>
    <w:rsid w:val="00193BC2"/>
    <w:rsid w:val="00193DE5"/>
    <w:rsid w:val="001942F7"/>
    <w:rsid w:val="00194BF4"/>
    <w:rsid w:val="00195153"/>
    <w:rsid w:val="00195227"/>
    <w:rsid w:val="001956A5"/>
    <w:rsid w:val="00195A54"/>
    <w:rsid w:val="00195AE9"/>
    <w:rsid w:val="00195C24"/>
    <w:rsid w:val="00196755"/>
    <w:rsid w:val="00196B08"/>
    <w:rsid w:val="00196F49"/>
    <w:rsid w:val="0019747C"/>
    <w:rsid w:val="00197917"/>
    <w:rsid w:val="001A037E"/>
    <w:rsid w:val="001A0548"/>
    <w:rsid w:val="001A06A5"/>
    <w:rsid w:val="001A0D77"/>
    <w:rsid w:val="001A0E26"/>
    <w:rsid w:val="001A0FCE"/>
    <w:rsid w:val="001A127D"/>
    <w:rsid w:val="001A12D3"/>
    <w:rsid w:val="001A13ED"/>
    <w:rsid w:val="001A141A"/>
    <w:rsid w:val="001A1528"/>
    <w:rsid w:val="001A1666"/>
    <w:rsid w:val="001A18B0"/>
    <w:rsid w:val="001A206E"/>
    <w:rsid w:val="001A27FA"/>
    <w:rsid w:val="001A2D29"/>
    <w:rsid w:val="001A338E"/>
    <w:rsid w:val="001A38BF"/>
    <w:rsid w:val="001A4795"/>
    <w:rsid w:val="001A5078"/>
    <w:rsid w:val="001A50EB"/>
    <w:rsid w:val="001A54A6"/>
    <w:rsid w:val="001A578D"/>
    <w:rsid w:val="001A59DD"/>
    <w:rsid w:val="001A5C21"/>
    <w:rsid w:val="001A60FF"/>
    <w:rsid w:val="001A643B"/>
    <w:rsid w:val="001A6ACF"/>
    <w:rsid w:val="001A6B74"/>
    <w:rsid w:val="001A6D46"/>
    <w:rsid w:val="001A6DAC"/>
    <w:rsid w:val="001A7538"/>
    <w:rsid w:val="001A767E"/>
    <w:rsid w:val="001A7719"/>
    <w:rsid w:val="001A795F"/>
    <w:rsid w:val="001A7D0D"/>
    <w:rsid w:val="001A7DFA"/>
    <w:rsid w:val="001B0685"/>
    <w:rsid w:val="001B0F5F"/>
    <w:rsid w:val="001B16A3"/>
    <w:rsid w:val="001B17CB"/>
    <w:rsid w:val="001B2488"/>
    <w:rsid w:val="001B2605"/>
    <w:rsid w:val="001B36B8"/>
    <w:rsid w:val="001B3AEB"/>
    <w:rsid w:val="001B3C47"/>
    <w:rsid w:val="001B41A0"/>
    <w:rsid w:val="001B4271"/>
    <w:rsid w:val="001B432B"/>
    <w:rsid w:val="001B475F"/>
    <w:rsid w:val="001B48BC"/>
    <w:rsid w:val="001B4A19"/>
    <w:rsid w:val="001B4A3F"/>
    <w:rsid w:val="001B4BAF"/>
    <w:rsid w:val="001B4DCE"/>
    <w:rsid w:val="001B4EF0"/>
    <w:rsid w:val="001B4FBD"/>
    <w:rsid w:val="001B551E"/>
    <w:rsid w:val="001B5946"/>
    <w:rsid w:val="001B5A9C"/>
    <w:rsid w:val="001B5B65"/>
    <w:rsid w:val="001B5C0D"/>
    <w:rsid w:val="001B63E2"/>
    <w:rsid w:val="001B64E4"/>
    <w:rsid w:val="001B68F2"/>
    <w:rsid w:val="001B6A48"/>
    <w:rsid w:val="001B6FB7"/>
    <w:rsid w:val="001B7086"/>
    <w:rsid w:val="001B7188"/>
    <w:rsid w:val="001B77F9"/>
    <w:rsid w:val="001C01AF"/>
    <w:rsid w:val="001C051D"/>
    <w:rsid w:val="001C07BA"/>
    <w:rsid w:val="001C152A"/>
    <w:rsid w:val="001C1C1E"/>
    <w:rsid w:val="001C2577"/>
    <w:rsid w:val="001C2AF7"/>
    <w:rsid w:val="001C2B07"/>
    <w:rsid w:val="001C2B23"/>
    <w:rsid w:val="001C2B4F"/>
    <w:rsid w:val="001C2CC3"/>
    <w:rsid w:val="001C2CD9"/>
    <w:rsid w:val="001C365E"/>
    <w:rsid w:val="001C37E4"/>
    <w:rsid w:val="001C3BC7"/>
    <w:rsid w:val="001C41BB"/>
    <w:rsid w:val="001C4230"/>
    <w:rsid w:val="001C487E"/>
    <w:rsid w:val="001C49D6"/>
    <w:rsid w:val="001C4B13"/>
    <w:rsid w:val="001C4EAC"/>
    <w:rsid w:val="001C525B"/>
    <w:rsid w:val="001C5C09"/>
    <w:rsid w:val="001C5DB7"/>
    <w:rsid w:val="001C652C"/>
    <w:rsid w:val="001C6650"/>
    <w:rsid w:val="001C690D"/>
    <w:rsid w:val="001C6D33"/>
    <w:rsid w:val="001C7333"/>
    <w:rsid w:val="001C7939"/>
    <w:rsid w:val="001D0168"/>
    <w:rsid w:val="001D0960"/>
    <w:rsid w:val="001D1225"/>
    <w:rsid w:val="001D1366"/>
    <w:rsid w:val="001D1B47"/>
    <w:rsid w:val="001D1C3C"/>
    <w:rsid w:val="001D1D02"/>
    <w:rsid w:val="001D20FE"/>
    <w:rsid w:val="001D223A"/>
    <w:rsid w:val="001D272A"/>
    <w:rsid w:val="001D3254"/>
    <w:rsid w:val="001D3584"/>
    <w:rsid w:val="001D4064"/>
    <w:rsid w:val="001D4069"/>
    <w:rsid w:val="001D45E7"/>
    <w:rsid w:val="001D4689"/>
    <w:rsid w:val="001D48BB"/>
    <w:rsid w:val="001D5464"/>
    <w:rsid w:val="001D566E"/>
    <w:rsid w:val="001D5B63"/>
    <w:rsid w:val="001D5C9A"/>
    <w:rsid w:val="001D61D6"/>
    <w:rsid w:val="001D64C4"/>
    <w:rsid w:val="001D6E37"/>
    <w:rsid w:val="001D6E64"/>
    <w:rsid w:val="001D72A9"/>
    <w:rsid w:val="001D72C2"/>
    <w:rsid w:val="001D77E7"/>
    <w:rsid w:val="001D7881"/>
    <w:rsid w:val="001D790A"/>
    <w:rsid w:val="001E0578"/>
    <w:rsid w:val="001E11D4"/>
    <w:rsid w:val="001E241F"/>
    <w:rsid w:val="001E28E7"/>
    <w:rsid w:val="001E2DB4"/>
    <w:rsid w:val="001E3028"/>
    <w:rsid w:val="001E30BF"/>
    <w:rsid w:val="001E3B97"/>
    <w:rsid w:val="001E484C"/>
    <w:rsid w:val="001E4B6B"/>
    <w:rsid w:val="001E4F96"/>
    <w:rsid w:val="001E521B"/>
    <w:rsid w:val="001E5A75"/>
    <w:rsid w:val="001E5F60"/>
    <w:rsid w:val="001E6515"/>
    <w:rsid w:val="001E6A4C"/>
    <w:rsid w:val="001E6C95"/>
    <w:rsid w:val="001E6ECB"/>
    <w:rsid w:val="001E6F68"/>
    <w:rsid w:val="001E7D52"/>
    <w:rsid w:val="001E7D7D"/>
    <w:rsid w:val="001F0095"/>
    <w:rsid w:val="001F0112"/>
    <w:rsid w:val="001F06B2"/>
    <w:rsid w:val="001F0842"/>
    <w:rsid w:val="001F0957"/>
    <w:rsid w:val="001F0EC5"/>
    <w:rsid w:val="001F0F04"/>
    <w:rsid w:val="001F1557"/>
    <w:rsid w:val="001F17E9"/>
    <w:rsid w:val="001F22C5"/>
    <w:rsid w:val="001F283F"/>
    <w:rsid w:val="001F2BD8"/>
    <w:rsid w:val="001F2C3D"/>
    <w:rsid w:val="001F3D8C"/>
    <w:rsid w:val="001F4313"/>
    <w:rsid w:val="001F4322"/>
    <w:rsid w:val="001F45CA"/>
    <w:rsid w:val="001F4F0B"/>
    <w:rsid w:val="001F515A"/>
    <w:rsid w:val="001F5263"/>
    <w:rsid w:val="001F5F7D"/>
    <w:rsid w:val="001F602A"/>
    <w:rsid w:val="001F6076"/>
    <w:rsid w:val="001F698A"/>
    <w:rsid w:val="001F7098"/>
    <w:rsid w:val="001F7692"/>
    <w:rsid w:val="001F7821"/>
    <w:rsid w:val="001F78C9"/>
    <w:rsid w:val="0020046D"/>
    <w:rsid w:val="0020058B"/>
    <w:rsid w:val="00200BBB"/>
    <w:rsid w:val="00201088"/>
    <w:rsid w:val="00201204"/>
    <w:rsid w:val="00201355"/>
    <w:rsid w:val="00201409"/>
    <w:rsid w:val="002014BD"/>
    <w:rsid w:val="002015A0"/>
    <w:rsid w:val="00201749"/>
    <w:rsid w:val="00201844"/>
    <w:rsid w:val="00201954"/>
    <w:rsid w:val="00201976"/>
    <w:rsid w:val="00201E71"/>
    <w:rsid w:val="00202559"/>
    <w:rsid w:val="002025C2"/>
    <w:rsid w:val="0020263D"/>
    <w:rsid w:val="002030A6"/>
    <w:rsid w:val="0020351F"/>
    <w:rsid w:val="002035A4"/>
    <w:rsid w:val="00203849"/>
    <w:rsid w:val="002038BD"/>
    <w:rsid w:val="00204113"/>
    <w:rsid w:val="002041F2"/>
    <w:rsid w:val="00204FF0"/>
    <w:rsid w:val="002050E8"/>
    <w:rsid w:val="0020523D"/>
    <w:rsid w:val="00205268"/>
    <w:rsid w:val="00205B26"/>
    <w:rsid w:val="00205BF6"/>
    <w:rsid w:val="002060D2"/>
    <w:rsid w:val="002061FD"/>
    <w:rsid w:val="002064DB"/>
    <w:rsid w:val="002065BC"/>
    <w:rsid w:val="002068D8"/>
    <w:rsid w:val="00206A3D"/>
    <w:rsid w:val="00207EDF"/>
    <w:rsid w:val="0020B0D3"/>
    <w:rsid w:val="00210115"/>
    <w:rsid w:val="0021016B"/>
    <w:rsid w:val="00210758"/>
    <w:rsid w:val="00210BE8"/>
    <w:rsid w:val="00210FD1"/>
    <w:rsid w:val="002111FD"/>
    <w:rsid w:val="002117AD"/>
    <w:rsid w:val="00211BCC"/>
    <w:rsid w:val="00211D58"/>
    <w:rsid w:val="002133C1"/>
    <w:rsid w:val="00213419"/>
    <w:rsid w:val="00213883"/>
    <w:rsid w:val="00213974"/>
    <w:rsid w:val="00213C1F"/>
    <w:rsid w:val="00213D4B"/>
    <w:rsid w:val="00213E63"/>
    <w:rsid w:val="00214019"/>
    <w:rsid w:val="0021463F"/>
    <w:rsid w:val="0021510E"/>
    <w:rsid w:val="00215646"/>
    <w:rsid w:val="002158D0"/>
    <w:rsid w:val="00215C1B"/>
    <w:rsid w:val="00216251"/>
    <w:rsid w:val="0021666A"/>
    <w:rsid w:val="00216922"/>
    <w:rsid w:val="00216CFA"/>
    <w:rsid w:val="0021750A"/>
    <w:rsid w:val="00217937"/>
    <w:rsid w:val="00217938"/>
    <w:rsid w:val="0022017C"/>
    <w:rsid w:val="00220522"/>
    <w:rsid w:val="00220552"/>
    <w:rsid w:val="00220D81"/>
    <w:rsid w:val="00221156"/>
    <w:rsid w:val="002212A1"/>
    <w:rsid w:val="002213C0"/>
    <w:rsid w:val="002217B8"/>
    <w:rsid w:val="00221D03"/>
    <w:rsid w:val="00221E1D"/>
    <w:rsid w:val="00222C8D"/>
    <w:rsid w:val="0022312D"/>
    <w:rsid w:val="00223AE0"/>
    <w:rsid w:val="002241B5"/>
    <w:rsid w:val="00224A21"/>
    <w:rsid w:val="002255D7"/>
    <w:rsid w:val="00225686"/>
    <w:rsid w:val="00225D8D"/>
    <w:rsid w:val="00225F27"/>
    <w:rsid w:val="00226044"/>
    <w:rsid w:val="0022610A"/>
    <w:rsid w:val="00226A73"/>
    <w:rsid w:val="00226B49"/>
    <w:rsid w:val="00226B84"/>
    <w:rsid w:val="00227135"/>
    <w:rsid w:val="002271D3"/>
    <w:rsid w:val="002274A8"/>
    <w:rsid w:val="00227CC7"/>
    <w:rsid w:val="00227D0B"/>
    <w:rsid w:val="00227F6B"/>
    <w:rsid w:val="00230B28"/>
    <w:rsid w:val="00230B45"/>
    <w:rsid w:val="002315C0"/>
    <w:rsid w:val="002315FE"/>
    <w:rsid w:val="00231BC5"/>
    <w:rsid w:val="00231C49"/>
    <w:rsid w:val="00231CAA"/>
    <w:rsid w:val="00232231"/>
    <w:rsid w:val="002326D7"/>
    <w:rsid w:val="0023287D"/>
    <w:rsid w:val="002329E6"/>
    <w:rsid w:val="00233623"/>
    <w:rsid w:val="002348D0"/>
    <w:rsid w:val="00234A3D"/>
    <w:rsid w:val="00234F8C"/>
    <w:rsid w:val="0023588A"/>
    <w:rsid w:val="002358CD"/>
    <w:rsid w:val="00235CF6"/>
    <w:rsid w:val="002367B2"/>
    <w:rsid w:val="00236C3A"/>
    <w:rsid w:val="002370C9"/>
    <w:rsid w:val="00237127"/>
    <w:rsid w:val="002375E3"/>
    <w:rsid w:val="00237827"/>
    <w:rsid w:val="00237B0A"/>
    <w:rsid w:val="00237B95"/>
    <w:rsid w:val="00240676"/>
    <w:rsid w:val="00240B0F"/>
    <w:rsid w:val="00240B8D"/>
    <w:rsid w:val="00241F81"/>
    <w:rsid w:val="002420B8"/>
    <w:rsid w:val="0024259E"/>
    <w:rsid w:val="00242B56"/>
    <w:rsid w:val="002433EF"/>
    <w:rsid w:val="00243BD6"/>
    <w:rsid w:val="00243DD2"/>
    <w:rsid w:val="00243DE6"/>
    <w:rsid w:val="00244065"/>
    <w:rsid w:val="0024425A"/>
    <w:rsid w:val="00244553"/>
    <w:rsid w:val="002447B7"/>
    <w:rsid w:val="00244AC4"/>
    <w:rsid w:val="00245397"/>
    <w:rsid w:val="002455D8"/>
    <w:rsid w:val="002457B5"/>
    <w:rsid w:val="0024595A"/>
    <w:rsid w:val="00245B96"/>
    <w:rsid w:val="00245C95"/>
    <w:rsid w:val="00245E49"/>
    <w:rsid w:val="002460CC"/>
    <w:rsid w:val="002460DC"/>
    <w:rsid w:val="0024631F"/>
    <w:rsid w:val="00246342"/>
    <w:rsid w:val="002463EA"/>
    <w:rsid w:val="002468C8"/>
    <w:rsid w:val="00246DF0"/>
    <w:rsid w:val="0024794F"/>
    <w:rsid w:val="00247E58"/>
    <w:rsid w:val="00250193"/>
    <w:rsid w:val="00250488"/>
    <w:rsid w:val="00250D31"/>
    <w:rsid w:val="00251633"/>
    <w:rsid w:val="00251FC4"/>
    <w:rsid w:val="00252318"/>
    <w:rsid w:val="00252437"/>
    <w:rsid w:val="0025256F"/>
    <w:rsid w:val="00252582"/>
    <w:rsid w:val="0025283D"/>
    <w:rsid w:val="00252A31"/>
    <w:rsid w:val="00252A8E"/>
    <w:rsid w:val="00252D6F"/>
    <w:rsid w:val="00252F6D"/>
    <w:rsid w:val="0025314A"/>
    <w:rsid w:val="002531B4"/>
    <w:rsid w:val="00253928"/>
    <w:rsid w:val="0025396E"/>
    <w:rsid w:val="00253C71"/>
    <w:rsid w:val="002540DD"/>
    <w:rsid w:val="0025481C"/>
    <w:rsid w:val="002554AC"/>
    <w:rsid w:val="00255662"/>
    <w:rsid w:val="00255900"/>
    <w:rsid w:val="00255B1A"/>
    <w:rsid w:val="00255D62"/>
    <w:rsid w:val="002560D2"/>
    <w:rsid w:val="00256427"/>
    <w:rsid w:val="002564BE"/>
    <w:rsid w:val="00256FA7"/>
    <w:rsid w:val="00257F14"/>
    <w:rsid w:val="00260FB5"/>
    <w:rsid w:val="00261321"/>
    <w:rsid w:val="0026144E"/>
    <w:rsid w:val="00261923"/>
    <w:rsid w:val="00261E37"/>
    <w:rsid w:val="00262276"/>
    <w:rsid w:val="0026290F"/>
    <w:rsid w:val="00262F21"/>
    <w:rsid w:val="00263E4A"/>
    <w:rsid w:val="00263F61"/>
    <w:rsid w:val="0026426D"/>
    <w:rsid w:val="00264411"/>
    <w:rsid w:val="0026450C"/>
    <w:rsid w:val="00264626"/>
    <w:rsid w:val="00264D98"/>
    <w:rsid w:val="0026511E"/>
    <w:rsid w:val="002651F5"/>
    <w:rsid w:val="00265364"/>
    <w:rsid w:val="002654E3"/>
    <w:rsid w:val="00265550"/>
    <w:rsid w:val="0026557E"/>
    <w:rsid w:val="002657C3"/>
    <w:rsid w:val="00265A4E"/>
    <w:rsid w:val="00265C3C"/>
    <w:rsid w:val="00265C7F"/>
    <w:rsid w:val="00266EC1"/>
    <w:rsid w:val="002671B4"/>
    <w:rsid w:val="00267722"/>
    <w:rsid w:val="002677B8"/>
    <w:rsid w:val="00267A3C"/>
    <w:rsid w:val="00270086"/>
    <w:rsid w:val="002700C1"/>
    <w:rsid w:val="00270126"/>
    <w:rsid w:val="0027017E"/>
    <w:rsid w:val="00270C8F"/>
    <w:rsid w:val="002711F3"/>
    <w:rsid w:val="002717C2"/>
    <w:rsid w:val="002720F5"/>
    <w:rsid w:val="002725A2"/>
    <w:rsid w:val="00273A7A"/>
    <w:rsid w:val="00274066"/>
    <w:rsid w:val="00274AC0"/>
    <w:rsid w:val="00274F02"/>
    <w:rsid w:val="002756CC"/>
    <w:rsid w:val="00275E79"/>
    <w:rsid w:val="002768F0"/>
    <w:rsid w:val="002768F6"/>
    <w:rsid w:val="002768FD"/>
    <w:rsid w:val="0027694B"/>
    <w:rsid w:val="0027694C"/>
    <w:rsid w:val="002769DE"/>
    <w:rsid w:val="00276AB2"/>
    <w:rsid w:val="00276E62"/>
    <w:rsid w:val="00276E6A"/>
    <w:rsid w:val="00277588"/>
    <w:rsid w:val="00277653"/>
    <w:rsid w:val="0027769B"/>
    <w:rsid w:val="00277E7C"/>
    <w:rsid w:val="00280041"/>
    <w:rsid w:val="00280627"/>
    <w:rsid w:val="0028078F"/>
    <w:rsid w:val="00280891"/>
    <w:rsid w:val="002809DD"/>
    <w:rsid w:val="00280F91"/>
    <w:rsid w:val="002814CA"/>
    <w:rsid w:val="00281A22"/>
    <w:rsid w:val="00281C38"/>
    <w:rsid w:val="002821A9"/>
    <w:rsid w:val="002822EA"/>
    <w:rsid w:val="00283193"/>
    <w:rsid w:val="002833EE"/>
    <w:rsid w:val="0028354B"/>
    <w:rsid w:val="00283639"/>
    <w:rsid w:val="0028394B"/>
    <w:rsid w:val="002848F3"/>
    <w:rsid w:val="00284D55"/>
    <w:rsid w:val="00285568"/>
    <w:rsid w:val="00285694"/>
    <w:rsid w:val="002856AD"/>
    <w:rsid w:val="00285D7A"/>
    <w:rsid w:val="002869B8"/>
    <w:rsid w:val="00286DE6"/>
    <w:rsid w:val="00286EF9"/>
    <w:rsid w:val="00287511"/>
    <w:rsid w:val="00287B08"/>
    <w:rsid w:val="002900E5"/>
    <w:rsid w:val="0029019C"/>
    <w:rsid w:val="0029095C"/>
    <w:rsid w:val="002914BF"/>
    <w:rsid w:val="00291741"/>
    <w:rsid w:val="00291AD6"/>
    <w:rsid w:val="00291BED"/>
    <w:rsid w:val="00291CE0"/>
    <w:rsid w:val="0029307A"/>
    <w:rsid w:val="00293A5A"/>
    <w:rsid w:val="00293BE8"/>
    <w:rsid w:val="00293C61"/>
    <w:rsid w:val="002941F5"/>
    <w:rsid w:val="00295002"/>
    <w:rsid w:val="0029515D"/>
    <w:rsid w:val="0029559B"/>
    <w:rsid w:val="00295804"/>
    <w:rsid w:val="00295B64"/>
    <w:rsid w:val="00295F1D"/>
    <w:rsid w:val="002960BF"/>
    <w:rsid w:val="00296293"/>
    <w:rsid w:val="0029669C"/>
    <w:rsid w:val="002967B7"/>
    <w:rsid w:val="00296AD8"/>
    <w:rsid w:val="00296B6C"/>
    <w:rsid w:val="00296C2F"/>
    <w:rsid w:val="00296E10"/>
    <w:rsid w:val="00296EBD"/>
    <w:rsid w:val="002970DC"/>
    <w:rsid w:val="002976F8"/>
    <w:rsid w:val="0029782E"/>
    <w:rsid w:val="0029796F"/>
    <w:rsid w:val="002A0084"/>
    <w:rsid w:val="002A02EC"/>
    <w:rsid w:val="002A0526"/>
    <w:rsid w:val="002A0A89"/>
    <w:rsid w:val="002A15E7"/>
    <w:rsid w:val="002A318A"/>
    <w:rsid w:val="002A3D42"/>
    <w:rsid w:val="002A42EE"/>
    <w:rsid w:val="002A44EE"/>
    <w:rsid w:val="002A4A33"/>
    <w:rsid w:val="002A53EF"/>
    <w:rsid w:val="002A557F"/>
    <w:rsid w:val="002A5AB4"/>
    <w:rsid w:val="002A5B22"/>
    <w:rsid w:val="002A5DE9"/>
    <w:rsid w:val="002A62D2"/>
    <w:rsid w:val="002A68ED"/>
    <w:rsid w:val="002A7511"/>
    <w:rsid w:val="002A7837"/>
    <w:rsid w:val="002A7A42"/>
    <w:rsid w:val="002A7AEE"/>
    <w:rsid w:val="002A7AF1"/>
    <w:rsid w:val="002A7E9E"/>
    <w:rsid w:val="002B0170"/>
    <w:rsid w:val="002B04B7"/>
    <w:rsid w:val="002B0AF8"/>
    <w:rsid w:val="002B1C08"/>
    <w:rsid w:val="002B24B9"/>
    <w:rsid w:val="002B283A"/>
    <w:rsid w:val="002B30D7"/>
    <w:rsid w:val="002B37EA"/>
    <w:rsid w:val="002B3EA4"/>
    <w:rsid w:val="002B4125"/>
    <w:rsid w:val="002B47CC"/>
    <w:rsid w:val="002B47E0"/>
    <w:rsid w:val="002B5328"/>
    <w:rsid w:val="002B5ACA"/>
    <w:rsid w:val="002B62C5"/>
    <w:rsid w:val="002B6317"/>
    <w:rsid w:val="002B6401"/>
    <w:rsid w:val="002B6CF3"/>
    <w:rsid w:val="002B769E"/>
    <w:rsid w:val="002B7D19"/>
    <w:rsid w:val="002B7E6F"/>
    <w:rsid w:val="002C0A41"/>
    <w:rsid w:val="002C100F"/>
    <w:rsid w:val="002C1381"/>
    <w:rsid w:val="002C144B"/>
    <w:rsid w:val="002C193A"/>
    <w:rsid w:val="002C1956"/>
    <w:rsid w:val="002C2141"/>
    <w:rsid w:val="002C243A"/>
    <w:rsid w:val="002C26CE"/>
    <w:rsid w:val="002C2ADE"/>
    <w:rsid w:val="002C320E"/>
    <w:rsid w:val="002C3B4E"/>
    <w:rsid w:val="002C4197"/>
    <w:rsid w:val="002C4248"/>
    <w:rsid w:val="002C4C3A"/>
    <w:rsid w:val="002C4EDD"/>
    <w:rsid w:val="002C550F"/>
    <w:rsid w:val="002C589A"/>
    <w:rsid w:val="002C5ABC"/>
    <w:rsid w:val="002C5B3D"/>
    <w:rsid w:val="002C5BBB"/>
    <w:rsid w:val="002C5D47"/>
    <w:rsid w:val="002C5DF3"/>
    <w:rsid w:val="002C6116"/>
    <w:rsid w:val="002C6900"/>
    <w:rsid w:val="002C7027"/>
    <w:rsid w:val="002C75A3"/>
    <w:rsid w:val="002C7E0F"/>
    <w:rsid w:val="002C7E30"/>
    <w:rsid w:val="002D005C"/>
    <w:rsid w:val="002D088C"/>
    <w:rsid w:val="002D0D79"/>
    <w:rsid w:val="002D1078"/>
    <w:rsid w:val="002D1833"/>
    <w:rsid w:val="002D1853"/>
    <w:rsid w:val="002D19F8"/>
    <w:rsid w:val="002D2247"/>
    <w:rsid w:val="002D2643"/>
    <w:rsid w:val="002D29D2"/>
    <w:rsid w:val="002D2B26"/>
    <w:rsid w:val="002D2ED2"/>
    <w:rsid w:val="002D35A0"/>
    <w:rsid w:val="002D373E"/>
    <w:rsid w:val="002D392F"/>
    <w:rsid w:val="002D3A7B"/>
    <w:rsid w:val="002D3D5B"/>
    <w:rsid w:val="002D3DDF"/>
    <w:rsid w:val="002D46F2"/>
    <w:rsid w:val="002D46F3"/>
    <w:rsid w:val="002D475E"/>
    <w:rsid w:val="002D491C"/>
    <w:rsid w:val="002D4E02"/>
    <w:rsid w:val="002D4F84"/>
    <w:rsid w:val="002D5B44"/>
    <w:rsid w:val="002D5F5B"/>
    <w:rsid w:val="002D6330"/>
    <w:rsid w:val="002D65A1"/>
    <w:rsid w:val="002D6A97"/>
    <w:rsid w:val="002D6AD8"/>
    <w:rsid w:val="002D7156"/>
    <w:rsid w:val="002E006D"/>
    <w:rsid w:val="002E0923"/>
    <w:rsid w:val="002E1333"/>
    <w:rsid w:val="002E1553"/>
    <w:rsid w:val="002E1752"/>
    <w:rsid w:val="002E18BC"/>
    <w:rsid w:val="002E1B2B"/>
    <w:rsid w:val="002E1DFC"/>
    <w:rsid w:val="002E1EF4"/>
    <w:rsid w:val="002E276D"/>
    <w:rsid w:val="002E2B8A"/>
    <w:rsid w:val="002E30F0"/>
    <w:rsid w:val="002E3223"/>
    <w:rsid w:val="002E32B2"/>
    <w:rsid w:val="002E41AE"/>
    <w:rsid w:val="002E45E5"/>
    <w:rsid w:val="002E4D33"/>
    <w:rsid w:val="002E4EE4"/>
    <w:rsid w:val="002E4F27"/>
    <w:rsid w:val="002E5397"/>
    <w:rsid w:val="002E555D"/>
    <w:rsid w:val="002E570B"/>
    <w:rsid w:val="002E5D32"/>
    <w:rsid w:val="002E5E1D"/>
    <w:rsid w:val="002E61E0"/>
    <w:rsid w:val="002E6774"/>
    <w:rsid w:val="002E696E"/>
    <w:rsid w:val="002E7131"/>
    <w:rsid w:val="002E7333"/>
    <w:rsid w:val="002E7F1D"/>
    <w:rsid w:val="002F07CD"/>
    <w:rsid w:val="002F099F"/>
    <w:rsid w:val="002F0D40"/>
    <w:rsid w:val="002F0D9B"/>
    <w:rsid w:val="002F1795"/>
    <w:rsid w:val="002F18CB"/>
    <w:rsid w:val="002F1B2D"/>
    <w:rsid w:val="002F1DD1"/>
    <w:rsid w:val="002F1E50"/>
    <w:rsid w:val="002F1F49"/>
    <w:rsid w:val="002F21FE"/>
    <w:rsid w:val="002F2590"/>
    <w:rsid w:val="002F2EEE"/>
    <w:rsid w:val="002F2F5D"/>
    <w:rsid w:val="002F31CD"/>
    <w:rsid w:val="002F328D"/>
    <w:rsid w:val="002F51B7"/>
    <w:rsid w:val="002F52C5"/>
    <w:rsid w:val="002F5307"/>
    <w:rsid w:val="002F6388"/>
    <w:rsid w:val="002F63F9"/>
    <w:rsid w:val="002F6414"/>
    <w:rsid w:val="002F6959"/>
    <w:rsid w:val="002F7A68"/>
    <w:rsid w:val="002F7CDB"/>
    <w:rsid w:val="00300F0C"/>
    <w:rsid w:val="00301442"/>
    <w:rsid w:val="00301761"/>
    <w:rsid w:val="00301E8B"/>
    <w:rsid w:val="00302414"/>
    <w:rsid w:val="00302A1A"/>
    <w:rsid w:val="00302BE8"/>
    <w:rsid w:val="00302FB0"/>
    <w:rsid w:val="00303298"/>
    <w:rsid w:val="003033A6"/>
    <w:rsid w:val="0030368E"/>
    <w:rsid w:val="00303AB8"/>
    <w:rsid w:val="00304192"/>
    <w:rsid w:val="00304319"/>
    <w:rsid w:val="00304C7D"/>
    <w:rsid w:val="00304F71"/>
    <w:rsid w:val="003050EB"/>
    <w:rsid w:val="0030527D"/>
    <w:rsid w:val="003064F5"/>
    <w:rsid w:val="00306A8C"/>
    <w:rsid w:val="00306E5B"/>
    <w:rsid w:val="00306E96"/>
    <w:rsid w:val="00307676"/>
    <w:rsid w:val="00310355"/>
    <w:rsid w:val="00310E87"/>
    <w:rsid w:val="00311305"/>
    <w:rsid w:val="00311356"/>
    <w:rsid w:val="00311669"/>
    <w:rsid w:val="00311957"/>
    <w:rsid w:val="00311B7F"/>
    <w:rsid w:val="00312226"/>
    <w:rsid w:val="00312275"/>
    <w:rsid w:val="003125EB"/>
    <w:rsid w:val="0031263B"/>
    <w:rsid w:val="00313707"/>
    <w:rsid w:val="003137C8"/>
    <w:rsid w:val="00313A9D"/>
    <w:rsid w:val="00313CB2"/>
    <w:rsid w:val="00313DD4"/>
    <w:rsid w:val="003147F4"/>
    <w:rsid w:val="00314941"/>
    <w:rsid w:val="00314F4A"/>
    <w:rsid w:val="003153E1"/>
    <w:rsid w:val="003156EB"/>
    <w:rsid w:val="003158CA"/>
    <w:rsid w:val="00315AAB"/>
    <w:rsid w:val="00315D33"/>
    <w:rsid w:val="00315DBD"/>
    <w:rsid w:val="003167A3"/>
    <w:rsid w:val="00317063"/>
    <w:rsid w:val="0031758B"/>
    <w:rsid w:val="00317C0D"/>
    <w:rsid w:val="00317D24"/>
    <w:rsid w:val="00317E99"/>
    <w:rsid w:val="003200BB"/>
    <w:rsid w:val="003200F2"/>
    <w:rsid w:val="00320658"/>
    <w:rsid w:val="00320675"/>
    <w:rsid w:val="00320849"/>
    <w:rsid w:val="00320903"/>
    <w:rsid w:val="0032093E"/>
    <w:rsid w:val="00320B9E"/>
    <w:rsid w:val="00320C04"/>
    <w:rsid w:val="0032180F"/>
    <w:rsid w:val="00321FF4"/>
    <w:rsid w:val="003221C2"/>
    <w:rsid w:val="00322321"/>
    <w:rsid w:val="00322487"/>
    <w:rsid w:val="003225DA"/>
    <w:rsid w:val="003228DC"/>
    <w:rsid w:val="00322F30"/>
    <w:rsid w:val="003234F5"/>
    <w:rsid w:val="00323500"/>
    <w:rsid w:val="00323695"/>
    <w:rsid w:val="003239E3"/>
    <w:rsid w:val="003239EF"/>
    <w:rsid w:val="00323F9D"/>
    <w:rsid w:val="00324069"/>
    <w:rsid w:val="003241BC"/>
    <w:rsid w:val="0032433F"/>
    <w:rsid w:val="0032460B"/>
    <w:rsid w:val="0032489D"/>
    <w:rsid w:val="00325450"/>
    <w:rsid w:val="00325D06"/>
    <w:rsid w:val="00325D5B"/>
    <w:rsid w:val="003261E9"/>
    <w:rsid w:val="00327363"/>
    <w:rsid w:val="00327E08"/>
    <w:rsid w:val="00327E39"/>
    <w:rsid w:val="00327F3D"/>
    <w:rsid w:val="00330022"/>
    <w:rsid w:val="0033006C"/>
    <w:rsid w:val="003302A9"/>
    <w:rsid w:val="00330D61"/>
    <w:rsid w:val="00330F9B"/>
    <w:rsid w:val="003323BE"/>
    <w:rsid w:val="00332F12"/>
    <w:rsid w:val="00333067"/>
    <w:rsid w:val="003334D8"/>
    <w:rsid w:val="00333A35"/>
    <w:rsid w:val="00333B5B"/>
    <w:rsid w:val="003340D7"/>
    <w:rsid w:val="00334275"/>
    <w:rsid w:val="00334703"/>
    <w:rsid w:val="00335273"/>
    <w:rsid w:val="0033529E"/>
    <w:rsid w:val="00335BEE"/>
    <w:rsid w:val="00335CF5"/>
    <w:rsid w:val="00335CFC"/>
    <w:rsid w:val="00335EE6"/>
    <w:rsid w:val="0033646C"/>
    <w:rsid w:val="003367A9"/>
    <w:rsid w:val="00337F6C"/>
    <w:rsid w:val="00340114"/>
    <w:rsid w:val="003402D7"/>
    <w:rsid w:val="003404D0"/>
    <w:rsid w:val="00340536"/>
    <w:rsid w:val="00340987"/>
    <w:rsid w:val="00341334"/>
    <w:rsid w:val="003418A2"/>
    <w:rsid w:val="00341994"/>
    <w:rsid w:val="00341DCD"/>
    <w:rsid w:val="00341EDB"/>
    <w:rsid w:val="0034234C"/>
    <w:rsid w:val="0034260D"/>
    <w:rsid w:val="003427AB"/>
    <w:rsid w:val="00343844"/>
    <w:rsid w:val="0034396C"/>
    <w:rsid w:val="003441EF"/>
    <w:rsid w:val="0034459C"/>
    <w:rsid w:val="003448FE"/>
    <w:rsid w:val="00344BBB"/>
    <w:rsid w:val="00344D87"/>
    <w:rsid w:val="0034529E"/>
    <w:rsid w:val="00345443"/>
    <w:rsid w:val="0034551C"/>
    <w:rsid w:val="003458F5"/>
    <w:rsid w:val="0034596D"/>
    <w:rsid w:val="00345993"/>
    <w:rsid w:val="003459E1"/>
    <w:rsid w:val="00345CDF"/>
    <w:rsid w:val="00345EC9"/>
    <w:rsid w:val="0034688D"/>
    <w:rsid w:val="00346C21"/>
    <w:rsid w:val="00346DDA"/>
    <w:rsid w:val="00346F67"/>
    <w:rsid w:val="003473CF"/>
    <w:rsid w:val="00347650"/>
    <w:rsid w:val="0034770E"/>
    <w:rsid w:val="00347957"/>
    <w:rsid w:val="0034797F"/>
    <w:rsid w:val="00350063"/>
    <w:rsid w:val="00350167"/>
    <w:rsid w:val="00350403"/>
    <w:rsid w:val="00350779"/>
    <w:rsid w:val="00350A2C"/>
    <w:rsid w:val="00350AF2"/>
    <w:rsid w:val="00350EAD"/>
    <w:rsid w:val="00351821"/>
    <w:rsid w:val="00351E97"/>
    <w:rsid w:val="0035249F"/>
    <w:rsid w:val="003525EC"/>
    <w:rsid w:val="003530F1"/>
    <w:rsid w:val="0035340F"/>
    <w:rsid w:val="00353BE1"/>
    <w:rsid w:val="003540C5"/>
    <w:rsid w:val="0035440A"/>
    <w:rsid w:val="00354685"/>
    <w:rsid w:val="00354780"/>
    <w:rsid w:val="00354818"/>
    <w:rsid w:val="00355385"/>
    <w:rsid w:val="00355B92"/>
    <w:rsid w:val="00355BD0"/>
    <w:rsid w:val="00355BF9"/>
    <w:rsid w:val="00355CB0"/>
    <w:rsid w:val="00356782"/>
    <w:rsid w:val="00356877"/>
    <w:rsid w:val="00356CD7"/>
    <w:rsid w:val="0035792D"/>
    <w:rsid w:val="00360183"/>
    <w:rsid w:val="0036084C"/>
    <w:rsid w:val="00360A2C"/>
    <w:rsid w:val="00360B53"/>
    <w:rsid w:val="0036105C"/>
    <w:rsid w:val="003614B0"/>
    <w:rsid w:val="0036152E"/>
    <w:rsid w:val="00361E19"/>
    <w:rsid w:val="00362046"/>
    <w:rsid w:val="003627FE"/>
    <w:rsid w:val="00362F3E"/>
    <w:rsid w:val="003633BF"/>
    <w:rsid w:val="003639ED"/>
    <w:rsid w:val="00363C3B"/>
    <w:rsid w:val="00363D76"/>
    <w:rsid w:val="00363F69"/>
    <w:rsid w:val="003646DF"/>
    <w:rsid w:val="00364E6D"/>
    <w:rsid w:val="00365107"/>
    <w:rsid w:val="003656FA"/>
    <w:rsid w:val="003657B8"/>
    <w:rsid w:val="00365E58"/>
    <w:rsid w:val="003661AA"/>
    <w:rsid w:val="003662D3"/>
    <w:rsid w:val="0036674F"/>
    <w:rsid w:val="00366CC8"/>
    <w:rsid w:val="00367275"/>
    <w:rsid w:val="003672E5"/>
    <w:rsid w:val="003674BC"/>
    <w:rsid w:val="00367550"/>
    <w:rsid w:val="00367AF7"/>
    <w:rsid w:val="00370297"/>
    <w:rsid w:val="0037050B"/>
    <w:rsid w:val="003705AE"/>
    <w:rsid w:val="003705F8"/>
    <w:rsid w:val="00371124"/>
    <w:rsid w:val="0037112A"/>
    <w:rsid w:val="0037176A"/>
    <w:rsid w:val="00371DCA"/>
    <w:rsid w:val="00371F3D"/>
    <w:rsid w:val="003723C7"/>
    <w:rsid w:val="003724DC"/>
    <w:rsid w:val="003728F2"/>
    <w:rsid w:val="00373081"/>
    <w:rsid w:val="0037342E"/>
    <w:rsid w:val="00373DF4"/>
    <w:rsid w:val="00374699"/>
    <w:rsid w:val="00374994"/>
    <w:rsid w:val="00374A56"/>
    <w:rsid w:val="00375148"/>
    <w:rsid w:val="0037522C"/>
    <w:rsid w:val="0037584D"/>
    <w:rsid w:val="003759CA"/>
    <w:rsid w:val="00375A0E"/>
    <w:rsid w:val="00376DAD"/>
    <w:rsid w:val="00376F85"/>
    <w:rsid w:val="00377597"/>
    <w:rsid w:val="00377CCD"/>
    <w:rsid w:val="00377D01"/>
    <w:rsid w:val="0038136C"/>
    <w:rsid w:val="00381902"/>
    <w:rsid w:val="0038244B"/>
    <w:rsid w:val="00382CF9"/>
    <w:rsid w:val="00382E1B"/>
    <w:rsid w:val="003830E9"/>
    <w:rsid w:val="00383508"/>
    <w:rsid w:val="00383717"/>
    <w:rsid w:val="00383B0D"/>
    <w:rsid w:val="00383D1A"/>
    <w:rsid w:val="00383E2F"/>
    <w:rsid w:val="00383EBE"/>
    <w:rsid w:val="003842F5"/>
    <w:rsid w:val="00384844"/>
    <w:rsid w:val="00384E8F"/>
    <w:rsid w:val="00384EB5"/>
    <w:rsid w:val="00385126"/>
    <w:rsid w:val="003864E7"/>
    <w:rsid w:val="0038650A"/>
    <w:rsid w:val="00386536"/>
    <w:rsid w:val="003871FE"/>
    <w:rsid w:val="00387A16"/>
    <w:rsid w:val="00387CAA"/>
    <w:rsid w:val="00390060"/>
    <w:rsid w:val="003902EF"/>
    <w:rsid w:val="00390421"/>
    <w:rsid w:val="00390705"/>
    <w:rsid w:val="0039079C"/>
    <w:rsid w:val="00390FE4"/>
    <w:rsid w:val="00391970"/>
    <w:rsid w:val="00391A65"/>
    <w:rsid w:val="00391C78"/>
    <w:rsid w:val="00391DE4"/>
    <w:rsid w:val="00391F52"/>
    <w:rsid w:val="00391FEF"/>
    <w:rsid w:val="003920AB"/>
    <w:rsid w:val="003925BD"/>
    <w:rsid w:val="003931D0"/>
    <w:rsid w:val="0039340A"/>
    <w:rsid w:val="00393608"/>
    <w:rsid w:val="003938E8"/>
    <w:rsid w:val="0039399F"/>
    <w:rsid w:val="00393E6A"/>
    <w:rsid w:val="00394888"/>
    <w:rsid w:val="00394C89"/>
    <w:rsid w:val="00394D59"/>
    <w:rsid w:val="00394D7B"/>
    <w:rsid w:val="00394FC7"/>
    <w:rsid w:val="003950B3"/>
    <w:rsid w:val="003957B8"/>
    <w:rsid w:val="00395CB9"/>
    <w:rsid w:val="00396247"/>
    <w:rsid w:val="003965E6"/>
    <w:rsid w:val="00396C45"/>
    <w:rsid w:val="00396C4A"/>
    <w:rsid w:val="00397363"/>
    <w:rsid w:val="00397760"/>
    <w:rsid w:val="003A029F"/>
    <w:rsid w:val="003A04BC"/>
    <w:rsid w:val="003A05E8"/>
    <w:rsid w:val="003A060F"/>
    <w:rsid w:val="003A0774"/>
    <w:rsid w:val="003A0D2E"/>
    <w:rsid w:val="003A1369"/>
    <w:rsid w:val="003A13AF"/>
    <w:rsid w:val="003A1477"/>
    <w:rsid w:val="003A1687"/>
    <w:rsid w:val="003A169D"/>
    <w:rsid w:val="003A206C"/>
    <w:rsid w:val="003A2600"/>
    <w:rsid w:val="003A2617"/>
    <w:rsid w:val="003A2F0A"/>
    <w:rsid w:val="003A2FC0"/>
    <w:rsid w:val="003A305F"/>
    <w:rsid w:val="003A342E"/>
    <w:rsid w:val="003A37B9"/>
    <w:rsid w:val="003A3FA1"/>
    <w:rsid w:val="003A41B9"/>
    <w:rsid w:val="003A4981"/>
    <w:rsid w:val="003A4C2A"/>
    <w:rsid w:val="003A4F44"/>
    <w:rsid w:val="003A4F6D"/>
    <w:rsid w:val="003A525A"/>
    <w:rsid w:val="003A55F3"/>
    <w:rsid w:val="003A5896"/>
    <w:rsid w:val="003A5D95"/>
    <w:rsid w:val="003A5F8C"/>
    <w:rsid w:val="003A6353"/>
    <w:rsid w:val="003A6E38"/>
    <w:rsid w:val="003A70E7"/>
    <w:rsid w:val="003A71FD"/>
    <w:rsid w:val="003A724A"/>
    <w:rsid w:val="003A7677"/>
    <w:rsid w:val="003A7748"/>
    <w:rsid w:val="003A7795"/>
    <w:rsid w:val="003B0959"/>
    <w:rsid w:val="003B1704"/>
    <w:rsid w:val="003B2A5E"/>
    <w:rsid w:val="003B2BE9"/>
    <w:rsid w:val="003B2C8C"/>
    <w:rsid w:val="003B2D82"/>
    <w:rsid w:val="003B2FB3"/>
    <w:rsid w:val="003B3AAE"/>
    <w:rsid w:val="003B3AF4"/>
    <w:rsid w:val="003B3B92"/>
    <w:rsid w:val="003B3FCD"/>
    <w:rsid w:val="003B43B7"/>
    <w:rsid w:val="003B5B16"/>
    <w:rsid w:val="003B5B37"/>
    <w:rsid w:val="003B5E5A"/>
    <w:rsid w:val="003B5E82"/>
    <w:rsid w:val="003B61BC"/>
    <w:rsid w:val="003B6697"/>
    <w:rsid w:val="003B6EB1"/>
    <w:rsid w:val="003B7095"/>
    <w:rsid w:val="003B71D7"/>
    <w:rsid w:val="003B7485"/>
    <w:rsid w:val="003B74D3"/>
    <w:rsid w:val="003B7F15"/>
    <w:rsid w:val="003C02CA"/>
    <w:rsid w:val="003C04CE"/>
    <w:rsid w:val="003C0998"/>
    <w:rsid w:val="003C099B"/>
    <w:rsid w:val="003C0B93"/>
    <w:rsid w:val="003C0D6B"/>
    <w:rsid w:val="003C10AA"/>
    <w:rsid w:val="003C169A"/>
    <w:rsid w:val="003C20B9"/>
    <w:rsid w:val="003C2AD6"/>
    <w:rsid w:val="003C3932"/>
    <w:rsid w:val="003C39CE"/>
    <w:rsid w:val="003C427D"/>
    <w:rsid w:val="003C4B3D"/>
    <w:rsid w:val="003C4D74"/>
    <w:rsid w:val="003C4F59"/>
    <w:rsid w:val="003C5512"/>
    <w:rsid w:val="003C5637"/>
    <w:rsid w:val="003C61D0"/>
    <w:rsid w:val="003C6893"/>
    <w:rsid w:val="003C6A98"/>
    <w:rsid w:val="003C7419"/>
    <w:rsid w:val="003C7A04"/>
    <w:rsid w:val="003C7B1E"/>
    <w:rsid w:val="003C7C0F"/>
    <w:rsid w:val="003C7DCB"/>
    <w:rsid w:val="003C7FAA"/>
    <w:rsid w:val="003D02F2"/>
    <w:rsid w:val="003D0A88"/>
    <w:rsid w:val="003D1110"/>
    <w:rsid w:val="003D14E3"/>
    <w:rsid w:val="003D173C"/>
    <w:rsid w:val="003D1D6A"/>
    <w:rsid w:val="003D1E76"/>
    <w:rsid w:val="003D2AE6"/>
    <w:rsid w:val="003D35A1"/>
    <w:rsid w:val="003D3D64"/>
    <w:rsid w:val="003D43B8"/>
    <w:rsid w:val="003D4514"/>
    <w:rsid w:val="003D466B"/>
    <w:rsid w:val="003D5056"/>
    <w:rsid w:val="003D5147"/>
    <w:rsid w:val="003D531A"/>
    <w:rsid w:val="003D5B22"/>
    <w:rsid w:val="003D5F6F"/>
    <w:rsid w:val="003D6044"/>
    <w:rsid w:val="003D628B"/>
    <w:rsid w:val="003D6E15"/>
    <w:rsid w:val="003D6EF0"/>
    <w:rsid w:val="003D76A0"/>
    <w:rsid w:val="003D79B7"/>
    <w:rsid w:val="003E1059"/>
    <w:rsid w:val="003E11D6"/>
    <w:rsid w:val="003E11F9"/>
    <w:rsid w:val="003E1234"/>
    <w:rsid w:val="003E15CB"/>
    <w:rsid w:val="003E208C"/>
    <w:rsid w:val="003E21F6"/>
    <w:rsid w:val="003E252D"/>
    <w:rsid w:val="003E289E"/>
    <w:rsid w:val="003E2FD4"/>
    <w:rsid w:val="003E3AF5"/>
    <w:rsid w:val="003E3CCC"/>
    <w:rsid w:val="003E402A"/>
    <w:rsid w:val="003E40C5"/>
    <w:rsid w:val="003E43AA"/>
    <w:rsid w:val="003E4738"/>
    <w:rsid w:val="003E5A4C"/>
    <w:rsid w:val="003E5F70"/>
    <w:rsid w:val="003E62D6"/>
    <w:rsid w:val="003E665D"/>
    <w:rsid w:val="003E66AA"/>
    <w:rsid w:val="003E695B"/>
    <w:rsid w:val="003E7F40"/>
    <w:rsid w:val="003F017E"/>
    <w:rsid w:val="003F03ED"/>
    <w:rsid w:val="003F04EB"/>
    <w:rsid w:val="003F0724"/>
    <w:rsid w:val="003F07EF"/>
    <w:rsid w:val="003F12F7"/>
    <w:rsid w:val="003F14EC"/>
    <w:rsid w:val="003F1799"/>
    <w:rsid w:val="003F21CC"/>
    <w:rsid w:val="003F2491"/>
    <w:rsid w:val="003F27A6"/>
    <w:rsid w:val="003F29F9"/>
    <w:rsid w:val="003F3308"/>
    <w:rsid w:val="003F3485"/>
    <w:rsid w:val="003F348D"/>
    <w:rsid w:val="003F3DF3"/>
    <w:rsid w:val="003F41BA"/>
    <w:rsid w:val="003F4461"/>
    <w:rsid w:val="003F4897"/>
    <w:rsid w:val="003F4AF8"/>
    <w:rsid w:val="003F4B25"/>
    <w:rsid w:val="003F56AA"/>
    <w:rsid w:val="003F5DC3"/>
    <w:rsid w:val="003F6064"/>
    <w:rsid w:val="003F620F"/>
    <w:rsid w:val="003F6580"/>
    <w:rsid w:val="003F72A9"/>
    <w:rsid w:val="003F7CE3"/>
    <w:rsid w:val="00400BAE"/>
    <w:rsid w:val="00400E08"/>
    <w:rsid w:val="00400FD1"/>
    <w:rsid w:val="004019A1"/>
    <w:rsid w:val="00401BBF"/>
    <w:rsid w:val="00401D98"/>
    <w:rsid w:val="0040389A"/>
    <w:rsid w:val="00404042"/>
    <w:rsid w:val="00404573"/>
    <w:rsid w:val="00404E7C"/>
    <w:rsid w:val="004055EA"/>
    <w:rsid w:val="00406382"/>
    <w:rsid w:val="004067E1"/>
    <w:rsid w:val="00406AAA"/>
    <w:rsid w:val="00406F60"/>
    <w:rsid w:val="00406F72"/>
    <w:rsid w:val="004075D5"/>
    <w:rsid w:val="00407E88"/>
    <w:rsid w:val="00407EBC"/>
    <w:rsid w:val="0041006F"/>
    <w:rsid w:val="004104E8"/>
    <w:rsid w:val="00410925"/>
    <w:rsid w:val="00410979"/>
    <w:rsid w:val="00410AFD"/>
    <w:rsid w:val="00410EA1"/>
    <w:rsid w:val="00411ABB"/>
    <w:rsid w:val="00411CA7"/>
    <w:rsid w:val="00412425"/>
    <w:rsid w:val="0041270C"/>
    <w:rsid w:val="004128C4"/>
    <w:rsid w:val="00413A76"/>
    <w:rsid w:val="00413C35"/>
    <w:rsid w:val="00414148"/>
    <w:rsid w:val="004141F2"/>
    <w:rsid w:val="004143AC"/>
    <w:rsid w:val="00414618"/>
    <w:rsid w:val="004146C7"/>
    <w:rsid w:val="0041476F"/>
    <w:rsid w:val="00414F6B"/>
    <w:rsid w:val="00415221"/>
    <w:rsid w:val="0041557B"/>
    <w:rsid w:val="0041574A"/>
    <w:rsid w:val="00415C2B"/>
    <w:rsid w:val="00415D23"/>
    <w:rsid w:val="00416016"/>
    <w:rsid w:val="0041616D"/>
    <w:rsid w:val="00416B6C"/>
    <w:rsid w:val="00416E8E"/>
    <w:rsid w:val="00417571"/>
    <w:rsid w:val="0041777E"/>
    <w:rsid w:val="00417A57"/>
    <w:rsid w:val="00417A6D"/>
    <w:rsid w:val="00417B5D"/>
    <w:rsid w:val="00417BB2"/>
    <w:rsid w:val="0042047D"/>
    <w:rsid w:val="004208FC"/>
    <w:rsid w:val="00421062"/>
    <w:rsid w:val="00421A11"/>
    <w:rsid w:val="004222C9"/>
    <w:rsid w:val="0042285B"/>
    <w:rsid w:val="00422917"/>
    <w:rsid w:val="00422A38"/>
    <w:rsid w:val="00422CF4"/>
    <w:rsid w:val="00423B48"/>
    <w:rsid w:val="004242ED"/>
    <w:rsid w:val="00424589"/>
    <w:rsid w:val="00424B38"/>
    <w:rsid w:val="00425019"/>
    <w:rsid w:val="004251CE"/>
    <w:rsid w:val="004252EE"/>
    <w:rsid w:val="00425374"/>
    <w:rsid w:val="004254E0"/>
    <w:rsid w:val="004255CB"/>
    <w:rsid w:val="00425A8C"/>
    <w:rsid w:val="00425C14"/>
    <w:rsid w:val="00425C45"/>
    <w:rsid w:val="00425CD8"/>
    <w:rsid w:val="00425D89"/>
    <w:rsid w:val="00426135"/>
    <w:rsid w:val="004261A3"/>
    <w:rsid w:val="0042646D"/>
    <w:rsid w:val="00426C5C"/>
    <w:rsid w:val="00426DF4"/>
    <w:rsid w:val="004270F7"/>
    <w:rsid w:val="004273E4"/>
    <w:rsid w:val="004277DF"/>
    <w:rsid w:val="00427D33"/>
    <w:rsid w:val="00427D71"/>
    <w:rsid w:val="0043038D"/>
    <w:rsid w:val="00430790"/>
    <w:rsid w:val="00430E52"/>
    <w:rsid w:val="004316A6"/>
    <w:rsid w:val="00431BE6"/>
    <w:rsid w:val="00431C9A"/>
    <w:rsid w:val="00431E98"/>
    <w:rsid w:val="00431FD8"/>
    <w:rsid w:val="00432352"/>
    <w:rsid w:val="004324F6"/>
    <w:rsid w:val="00432A09"/>
    <w:rsid w:val="00432A23"/>
    <w:rsid w:val="00432B1A"/>
    <w:rsid w:val="00432E35"/>
    <w:rsid w:val="00433679"/>
    <w:rsid w:val="004337EA"/>
    <w:rsid w:val="004338D9"/>
    <w:rsid w:val="00433A87"/>
    <w:rsid w:val="00434841"/>
    <w:rsid w:val="004351D6"/>
    <w:rsid w:val="00435FAA"/>
    <w:rsid w:val="004364A1"/>
    <w:rsid w:val="004364F2"/>
    <w:rsid w:val="004368FB"/>
    <w:rsid w:val="00436A4F"/>
    <w:rsid w:val="00436C8B"/>
    <w:rsid w:val="00436E04"/>
    <w:rsid w:val="0043754A"/>
    <w:rsid w:val="00437D6F"/>
    <w:rsid w:val="00440815"/>
    <w:rsid w:val="00440E33"/>
    <w:rsid w:val="00441007"/>
    <w:rsid w:val="0044146E"/>
    <w:rsid w:val="0044152A"/>
    <w:rsid w:val="004416D8"/>
    <w:rsid w:val="00441911"/>
    <w:rsid w:val="00441A8A"/>
    <w:rsid w:val="00441ADA"/>
    <w:rsid w:val="00441C05"/>
    <w:rsid w:val="00441FD5"/>
    <w:rsid w:val="004427A5"/>
    <w:rsid w:val="004428E7"/>
    <w:rsid w:val="00442AD8"/>
    <w:rsid w:val="00442BB5"/>
    <w:rsid w:val="00443834"/>
    <w:rsid w:val="00443B73"/>
    <w:rsid w:val="00443DBE"/>
    <w:rsid w:val="00444160"/>
    <w:rsid w:val="004441C2"/>
    <w:rsid w:val="004447FA"/>
    <w:rsid w:val="00444EC2"/>
    <w:rsid w:val="004452C3"/>
    <w:rsid w:val="0044566B"/>
    <w:rsid w:val="0044573A"/>
    <w:rsid w:val="00445B00"/>
    <w:rsid w:val="00445C8C"/>
    <w:rsid w:val="00446629"/>
    <w:rsid w:val="004467CF"/>
    <w:rsid w:val="00446962"/>
    <w:rsid w:val="004470EA"/>
    <w:rsid w:val="00447579"/>
    <w:rsid w:val="00447C67"/>
    <w:rsid w:val="00450630"/>
    <w:rsid w:val="004514EE"/>
    <w:rsid w:val="004517B6"/>
    <w:rsid w:val="004518C5"/>
    <w:rsid w:val="004520AB"/>
    <w:rsid w:val="00452188"/>
    <w:rsid w:val="0045221C"/>
    <w:rsid w:val="00452767"/>
    <w:rsid w:val="00452DF1"/>
    <w:rsid w:val="00453371"/>
    <w:rsid w:val="00453373"/>
    <w:rsid w:val="00453B0D"/>
    <w:rsid w:val="00453F4E"/>
    <w:rsid w:val="0045415B"/>
    <w:rsid w:val="0045446C"/>
    <w:rsid w:val="00454570"/>
    <w:rsid w:val="004545AE"/>
    <w:rsid w:val="00454E6D"/>
    <w:rsid w:val="0045547E"/>
    <w:rsid w:val="0045617B"/>
    <w:rsid w:val="00456681"/>
    <w:rsid w:val="00456C69"/>
    <w:rsid w:val="004575F1"/>
    <w:rsid w:val="00457B39"/>
    <w:rsid w:val="00457D69"/>
    <w:rsid w:val="00457E6F"/>
    <w:rsid w:val="00460236"/>
    <w:rsid w:val="00460354"/>
    <w:rsid w:val="00460ED6"/>
    <w:rsid w:val="00460FD3"/>
    <w:rsid w:val="004611E6"/>
    <w:rsid w:val="00461301"/>
    <w:rsid w:val="004617E3"/>
    <w:rsid w:val="00461C8D"/>
    <w:rsid w:val="00461F1D"/>
    <w:rsid w:val="0046228A"/>
    <w:rsid w:val="00462601"/>
    <w:rsid w:val="00463087"/>
    <w:rsid w:val="004632B5"/>
    <w:rsid w:val="00463B5C"/>
    <w:rsid w:val="00463F6C"/>
    <w:rsid w:val="004645C8"/>
    <w:rsid w:val="00464C66"/>
    <w:rsid w:val="00464CF9"/>
    <w:rsid w:val="00465265"/>
    <w:rsid w:val="004659F1"/>
    <w:rsid w:val="00465BC5"/>
    <w:rsid w:val="00465D64"/>
    <w:rsid w:val="00465F07"/>
    <w:rsid w:val="00466360"/>
    <w:rsid w:val="004666FA"/>
    <w:rsid w:val="00466915"/>
    <w:rsid w:val="004674DC"/>
    <w:rsid w:val="0046754A"/>
    <w:rsid w:val="00467AC6"/>
    <w:rsid w:val="00467B6B"/>
    <w:rsid w:val="00467FBB"/>
    <w:rsid w:val="0047013B"/>
    <w:rsid w:val="0047086E"/>
    <w:rsid w:val="0047094A"/>
    <w:rsid w:val="00471146"/>
    <w:rsid w:val="004714E0"/>
    <w:rsid w:val="004719BA"/>
    <w:rsid w:val="00471C8F"/>
    <w:rsid w:val="004727AC"/>
    <w:rsid w:val="00472AF7"/>
    <w:rsid w:val="00472C64"/>
    <w:rsid w:val="00473146"/>
    <w:rsid w:val="00473637"/>
    <w:rsid w:val="004739BA"/>
    <w:rsid w:val="00473E9B"/>
    <w:rsid w:val="004746B2"/>
    <w:rsid w:val="00474B45"/>
    <w:rsid w:val="00474E93"/>
    <w:rsid w:val="00475106"/>
    <w:rsid w:val="00475640"/>
    <w:rsid w:val="00475A97"/>
    <w:rsid w:val="00475AAD"/>
    <w:rsid w:val="0047610E"/>
    <w:rsid w:val="00476286"/>
    <w:rsid w:val="004765F8"/>
    <w:rsid w:val="0047664E"/>
    <w:rsid w:val="004770E7"/>
    <w:rsid w:val="00477435"/>
    <w:rsid w:val="00480155"/>
    <w:rsid w:val="00480CF6"/>
    <w:rsid w:val="00480E10"/>
    <w:rsid w:val="00481108"/>
    <w:rsid w:val="00481B8A"/>
    <w:rsid w:val="004821D1"/>
    <w:rsid w:val="00482371"/>
    <w:rsid w:val="0048279F"/>
    <w:rsid w:val="00483097"/>
    <w:rsid w:val="00483518"/>
    <w:rsid w:val="00483718"/>
    <w:rsid w:val="0048390B"/>
    <w:rsid w:val="00483CF7"/>
    <w:rsid w:val="00484A05"/>
    <w:rsid w:val="004852B9"/>
    <w:rsid w:val="00485343"/>
    <w:rsid w:val="0048599C"/>
    <w:rsid w:val="004859C6"/>
    <w:rsid w:val="00485BE7"/>
    <w:rsid w:val="0048639E"/>
    <w:rsid w:val="004864EE"/>
    <w:rsid w:val="00486554"/>
    <w:rsid w:val="00486561"/>
    <w:rsid w:val="0048666A"/>
    <w:rsid w:val="00486EBC"/>
    <w:rsid w:val="0048710A"/>
    <w:rsid w:val="0048747B"/>
    <w:rsid w:val="004875E0"/>
    <w:rsid w:val="004878BB"/>
    <w:rsid w:val="00487BB6"/>
    <w:rsid w:val="004900C7"/>
    <w:rsid w:val="004903AD"/>
    <w:rsid w:val="004904D1"/>
    <w:rsid w:val="00490959"/>
    <w:rsid w:val="00490A7D"/>
    <w:rsid w:val="00490C10"/>
    <w:rsid w:val="00490D8C"/>
    <w:rsid w:val="004913D4"/>
    <w:rsid w:val="004915F8"/>
    <w:rsid w:val="00491F86"/>
    <w:rsid w:val="00492467"/>
    <w:rsid w:val="0049250A"/>
    <w:rsid w:val="00492F6B"/>
    <w:rsid w:val="004932CB"/>
    <w:rsid w:val="0049382F"/>
    <w:rsid w:val="00493D23"/>
    <w:rsid w:val="00493DDF"/>
    <w:rsid w:val="00493E76"/>
    <w:rsid w:val="004943B3"/>
    <w:rsid w:val="0049560B"/>
    <w:rsid w:val="004959EF"/>
    <w:rsid w:val="004960A4"/>
    <w:rsid w:val="0049646F"/>
    <w:rsid w:val="0049652C"/>
    <w:rsid w:val="00496686"/>
    <w:rsid w:val="00496A56"/>
    <w:rsid w:val="00496D10"/>
    <w:rsid w:val="00496D51"/>
    <w:rsid w:val="00497782"/>
    <w:rsid w:val="00497958"/>
    <w:rsid w:val="00497AE3"/>
    <w:rsid w:val="00497C3F"/>
    <w:rsid w:val="004A0125"/>
    <w:rsid w:val="004A028F"/>
    <w:rsid w:val="004A02CF"/>
    <w:rsid w:val="004A0344"/>
    <w:rsid w:val="004A098B"/>
    <w:rsid w:val="004A0E78"/>
    <w:rsid w:val="004A189F"/>
    <w:rsid w:val="004A1A0A"/>
    <w:rsid w:val="004A1A3A"/>
    <w:rsid w:val="004A1CA4"/>
    <w:rsid w:val="004A1DDF"/>
    <w:rsid w:val="004A2691"/>
    <w:rsid w:val="004A2C7E"/>
    <w:rsid w:val="004A3237"/>
    <w:rsid w:val="004A3455"/>
    <w:rsid w:val="004A35A1"/>
    <w:rsid w:val="004A40BD"/>
    <w:rsid w:val="004A4120"/>
    <w:rsid w:val="004A4359"/>
    <w:rsid w:val="004A46BF"/>
    <w:rsid w:val="004A4CA2"/>
    <w:rsid w:val="004A4DAD"/>
    <w:rsid w:val="004A4DF0"/>
    <w:rsid w:val="004A5967"/>
    <w:rsid w:val="004A59F9"/>
    <w:rsid w:val="004A5CE5"/>
    <w:rsid w:val="004A5F59"/>
    <w:rsid w:val="004A6266"/>
    <w:rsid w:val="004A68E0"/>
    <w:rsid w:val="004A6A28"/>
    <w:rsid w:val="004A6E9E"/>
    <w:rsid w:val="004A7515"/>
    <w:rsid w:val="004A780A"/>
    <w:rsid w:val="004A790B"/>
    <w:rsid w:val="004B0038"/>
    <w:rsid w:val="004B04C1"/>
    <w:rsid w:val="004B057D"/>
    <w:rsid w:val="004B11E3"/>
    <w:rsid w:val="004B1AAA"/>
    <w:rsid w:val="004B1B3C"/>
    <w:rsid w:val="004B1E07"/>
    <w:rsid w:val="004B21D5"/>
    <w:rsid w:val="004B22C7"/>
    <w:rsid w:val="004B24F8"/>
    <w:rsid w:val="004B25D1"/>
    <w:rsid w:val="004B36FC"/>
    <w:rsid w:val="004B3717"/>
    <w:rsid w:val="004B381E"/>
    <w:rsid w:val="004B3C8F"/>
    <w:rsid w:val="004B433A"/>
    <w:rsid w:val="004B45B1"/>
    <w:rsid w:val="004B4E64"/>
    <w:rsid w:val="004B64DF"/>
    <w:rsid w:val="004B6886"/>
    <w:rsid w:val="004B71D1"/>
    <w:rsid w:val="004B7664"/>
    <w:rsid w:val="004B7838"/>
    <w:rsid w:val="004B7871"/>
    <w:rsid w:val="004B78A0"/>
    <w:rsid w:val="004B7A63"/>
    <w:rsid w:val="004B7C30"/>
    <w:rsid w:val="004B7DAB"/>
    <w:rsid w:val="004B7EDF"/>
    <w:rsid w:val="004C0077"/>
    <w:rsid w:val="004C112B"/>
    <w:rsid w:val="004C117B"/>
    <w:rsid w:val="004C13EF"/>
    <w:rsid w:val="004C1B29"/>
    <w:rsid w:val="004C1B58"/>
    <w:rsid w:val="004C223C"/>
    <w:rsid w:val="004C2329"/>
    <w:rsid w:val="004C2EC3"/>
    <w:rsid w:val="004C2F02"/>
    <w:rsid w:val="004C4161"/>
    <w:rsid w:val="004C4894"/>
    <w:rsid w:val="004C509E"/>
    <w:rsid w:val="004C536E"/>
    <w:rsid w:val="004C5480"/>
    <w:rsid w:val="004C603A"/>
    <w:rsid w:val="004C621E"/>
    <w:rsid w:val="004C645B"/>
    <w:rsid w:val="004C67D2"/>
    <w:rsid w:val="004C730C"/>
    <w:rsid w:val="004C7D02"/>
    <w:rsid w:val="004C7E2C"/>
    <w:rsid w:val="004C7E9C"/>
    <w:rsid w:val="004D00E4"/>
    <w:rsid w:val="004D011E"/>
    <w:rsid w:val="004D068E"/>
    <w:rsid w:val="004D0B25"/>
    <w:rsid w:val="004D101E"/>
    <w:rsid w:val="004D1575"/>
    <w:rsid w:val="004D18C4"/>
    <w:rsid w:val="004D1D65"/>
    <w:rsid w:val="004D207D"/>
    <w:rsid w:val="004D2D38"/>
    <w:rsid w:val="004D2E73"/>
    <w:rsid w:val="004D39A1"/>
    <w:rsid w:val="004D4A9B"/>
    <w:rsid w:val="004D51FD"/>
    <w:rsid w:val="004D52A1"/>
    <w:rsid w:val="004D5662"/>
    <w:rsid w:val="004D57F8"/>
    <w:rsid w:val="004D5F7A"/>
    <w:rsid w:val="004D686F"/>
    <w:rsid w:val="004D715C"/>
    <w:rsid w:val="004D7596"/>
    <w:rsid w:val="004D7610"/>
    <w:rsid w:val="004D7666"/>
    <w:rsid w:val="004D77DB"/>
    <w:rsid w:val="004D79C0"/>
    <w:rsid w:val="004D7A23"/>
    <w:rsid w:val="004D7CD2"/>
    <w:rsid w:val="004E045B"/>
    <w:rsid w:val="004E1303"/>
    <w:rsid w:val="004E2472"/>
    <w:rsid w:val="004E2569"/>
    <w:rsid w:val="004E264F"/>
    <w:rsid w:val="004E2936"/>
    <w:rsid w:val="004E2D2A"/>
    <w:rsid w:val="004E2EC8"/>
    <w:rsid w:val="004E305D"/>
    <w:rsid w:val="004E33E5"/>
    <w:rsid w:val="004E3413"/>
    <w:rsid w:val="004E344D"/>
    <w:rsid w:val="004E394C"/>
    <w:rsid w:val="004E39E8"/>
    <w:rsid w:val="004E3B0B"/>
    <w:rsid w:val="004E4148"/>
    <w:rsid w:val="004E44F7"/>
    <w:rsid w:val="004E4515"/>
    <w:rsid w:val="004E45FE"/>
    <w:rsid w:val="004E4615"/>
    <w:rsid w:val="004E4729"/>
    <w:rsid w:val="004E49E8"/>
    <w:rsid w:val="004E4D85"/>
    <w:rsid w:val="004E529A"/>
    <w:rsid w:val="004E5507"/>
    <w:rsid w:val="004E5D16"/>
    <w:rsid w:val="004E5D91"/>
    <w:rsid w:val="004E60B2"/>
    <w:rsid w:val="004E62A9"/>
    <w:rsid w:val="004E6497"/>
    <w:rsid w:val="004E67EC"/>
    <w:rsid w:val="004E686D"/>
    <w:rsid w:val="004E68B4"/>
    <w:rsid w:val="004E6B4D"/>
    <w:rsid w:val="004E6BAE"/>
    <w:rsid w:val="004E7023"/>
    <w:rsid w:val="004E712C"/>
    <w:rsid w:val="004E7BC4"/>
    <w:rsid w:val="004E7C3E"/>
    <w:rsid w:val="004F01E9"/>
    <w:rsid w:val="004F0243"/>
    <w:rsid w:val="004F085E"/>
    <w:rsid w:val="004F0C7B"/>
    <w:rsid w:val="004F0F6D"/>
    <w:rsid w:val="004F13B9"/>
    <w:rsid w:val="004F148C"/>
    <w:rsid w:val="004F14D2"/>
    <w:rsid w:val="004F168B"/>
    <w:rsid w:val="004F1A33"/>
    <w:rsid w:val="004F1E7F"/>
    <w:rsid w:val="004F1EED"/>
    <w:rsid w:val="004F24DD"/>
    <w:rsid w:val="004F2518"/>
    <w:rsid w:val="004F32D1"/>
    <w:rsid w:val="004F37B5"/>
    <w:rsid w:val="004F3BDE"/>
    <w:rsid w:val="004F3BFC"/>
    <w:rsid w:val="004F3D2C"/>
    <w:rsid w:val="004F3D3C"/>
    <w:rsid w:val="004F48EF"/>
    <w:rsid w:val="004F4A3B"/>
    <w:rsid w:val="004F4B2E"/>
    <w:rsid w:val="004F5107"/>
    <w:rsid w:val="004F5C33"/>
    <w:rsid w:val="004F5F2F"/>
    <w:rsid w:val="004F607D"/>
    <w:rsid w:val="004F6428"/>
    <w:rsid w:val="004F65A9"/>
    <w:rsid w:val="004F677B"/>
    <w:rsid w:val="004F69E6"/>
    <w:rsid w:val="004F6B32"/>
    <w:rsid w:val="004F73E0"/>
    <w:rsid w:val="004F76B8"/>
    <w:rsid w:val="004F7867"/>
    <w:rsid w:val="004F7B56"/>
    <w:rsid w:val="005000DB"/>
    <w:rsid w:val="0050045A"/>
    <w:rsid w:val="005004E1"/>
    <w:rsid w:val="00500603"/>
    <w:rsid w:val="00500A2D"/>
    <w:rsid w:val="00500FE4"/>
    <w:rsid w:val="0050125B"/>
    <w:rsid w:val="00502080"/>
    <w:rsid w:val="005024A9"/>
    <w:rsid w:val="00502681"/>
    <w:rsid w:val="005029F2"/>
    <w:rsid w:val="00502E1E"/>
    <w:rsid w:val="00502F8C"/>
    <w:rsid w:val="005030FA"/>
    <w:rsid w:val="005040F3"/>
    <w:rsid w:val="00504884"/>
    <w:rsid w:val="0050491B"/>
    <w:rsid w:val="005049FA"/>
    <w:rsid w:val="00504BD1"/>
    <w:rsid w:val="00504CC8"/>
    <w:rsid w:val="005055E4"/>
    <w:rsid w:val="005056C6"/>
    <w:rsid w:val="00505E3C"/>
    <w:rsid w:val="00505F24"/>
    <w:rsid w:val="005062EE"/>
    <w:rsid w:val="0050640F"/>
    <w:rsid w:val="00506A91"/>
    <w:rsid w:val="00507557"/>
    <w:rsid w:val="00507BC8"/>
    <w:rsid w:val="00507C28"/>
    <w:rsid w:val="00507E88"/>
    <w:rsid w:val="00510118"/>
    <w:rsid w:val="00510C62"/>
    <w:rsid w:val="00510C6D"/>
    <w:rsid w:val="00510C9D"/>
    <w:rsid w:val="00510F39"/>
    <w:rsid w:val="0051140B"/>
    <w:rsid w:val="005114A1"/>
    <w:rsid w:val="0051164B"/>
    <w:rsid w:val="00511697"/>
    <w:rsid w:val="0051174A"/>
    <w:rsid w:val="00511950"/>
    <w:rsid w:val="00511BE6"/>
    <w:rsid w:val="00512185"/>
    <w:rsid w:val="005122C2"/>
    <w:rsid w:val="00512A8D"/>
    <w:rsid w:val="00512C80"/>
    <w:rsid w:val="00512ED5"/>
    <w:rsid w:val="005133B4"/>
    <w:rsid w:val="0051342B"/>
    <w:rsid w:val="00513554"/>
    <w:rsid w:val="00513565"/>
    <w:rsid w:val="00514028"/>
    <w:rsid w:val="005141C9"/>
    <w:rsid w:val="0051459E"/>
    <w:rsid w:val="005149DB"/>
    <w:rsid w:val="00514A18"/>
    <w:rsid w:val="00514E94"/>
    <w:rsid w:val="005154D9"/>
    <w:rsid w:val="00515820"/>
    <w:rsid w:val="00515BA3"/>
    <w:rsid w:val="0051654B"/>
    <w:rsid w:val="00516D7F"/>
    <w:rsid w:val="0051755A"/>
    <w:rsid w:val="00517643"/>
    <w:rsid w:val="005178C2"/>
    <w:rsid w:val="005200C7"/>
    <w:rsid w:val="00520649"/>
    <w:rsid w:val="00520D68"/>
    <w:rsid w:val="00520DAE"/>
    <w:rsid w:val="00521920"/>
    <w:rsid w:val="00521D17"/>
    <w:rsid w:val="00522133"/>
    <w:rsid w:val="00522329"/>
    <w:rsid w:val="005227FE"/>
    <w:rsid w:val="00522871"/>
    <w:rsid w:val="0052296E"/>
    <w:rsid w:val="00522A48"/>
    <w:rsid w:val="00522BF3"/>
    <w:rsid w:val="00523211"/>
    <w:rsid w:val="0052328B"/>
    <w:rsid w:val="005238FC"/>
    <w:rsid w:val="00523FBC"/>
    <w:rsid w:val="00524011"/>
    <w:rsid w:val="00524219"/>
    <w:rsid w:val="005242E1"/>
    <w:rsid w:val="00524706"/>
    <w:rsid w:val="00524884"/>
    <w:rsid w:val="00524CC1"/>
    <w:rsid w:val="00524DF5"/>
    <w:rsid w:val="005250E2"/>
    <w:rsid w:val="005250EB"/>
    <w:rsid w:val="005251D3"/>
    <w:rsid w:val="00525960"/>
    <w:rsid w:val="0052696D"/>
    <w:rsid w:val="00526CDE"/>
    <w:rsid w:val="00526D93"/>
    <w:rsid w:val="00526E62"/>
    <w:rsid w:val="00527B1B"/>
    <w:rsid w:val="00530236"/>
    <w:rsid w:val="00530B96"/>
    <w:rsid w:val="00531044"/>
    <w:rsid w:val="00531D30"/>
    <w:rsid w:val="00532187"/>
    <w:rsid w:val="00532902"/>
    <w:rsid w:val="0053293C"/>
    <w:rsid w:val="00532CA9"/>
    <w:rsid w:val="00532FAD"/>
    <w:rsid w:val="00533721"/>
    <w:rsid w:val="0053390C"/>
    <w:rsid w:val="00533F0E"/>
    <w:rsid w:val="00534806"/>
    <w:rsid w:val="00534AE8"/>
    <w:rsid w:val="00535B75"/>
    <w:rsid w:val="00535BD4"/>
    <w:rsid w:val="0053621D"/>
    <w:rsid w:val="00537A09"/>
    <w:rsid w:val="0054092B"/>
    <w:rsid w:val="00540AAE"/>
    <w:rsid w:val="00540DBF"/>
    <w:rsid w:val="00540F24"/>
    <w:rsid w:val="005413A5"/>
    <w:rsid w:val="00541F54"/>
    <w:rsid w:val="00542180"/>
    <w:rsid w:val="0054238C"/>
    <w:rsid w:val="005423AF"/>
    <w:rsid w:val="00542D90"/>
    <w:rsid w:val="005436A4"/>
    <w:rsid w:val="00543964"/>
    <w:rsid w:val="0054398E"/>
    <w:rsid w:val="00543A4F"/>
    <w:rsid w:val="00543C43"/>
    <w:rsid w:val="00543E5A"/>
    <w:rsid w:val="00544C91"/>
    <w:rsid w:val="0054589E"/>
    <w:rsid w:val="00545AF6"/>
    <w:rsid w:val="00545CAA"/>
    <w:rsid w:val="00546289"/>
    <w:rsid w:val="00546A3D"/>
    <w:rsid w:val="00546AA9"/>
    <w:rsid w:val="00546B0C"/>
    <w:rsid w:val="00546D0A"/>
    <w:rsid w:val="005474E5"/>
    <w:rsid w:val="00547546"/>
    <w:rsid w:val="00547929"/>
    <w:rsid w:val="005502A9"/>
    <w:rsid w:val="005502CD"/>
    <w:rsid w:val="0055030F"/>
    <w:rsid w:val="0055031B"/>
    <w:rsid w:val="00550367"/>
    <w:rsid w:val="00550BE1"/>
    <w:rsid w:val="00551540"/>
    <w:rsid w:val="00551853"/>
    <w:rsid w:val="00551B8E"/>
    <w:rsid w:val="00552000"/>
    <w:rsid w:val="0055232A"/>
    <w:rsid w:val="00552F9B"/>
    <w:rsid w:val="00553755"/>
    <w:rsid w:val="00553F8A"/>
    <w:rsid w:val="0055463F"/>
    <w:rsid w:val="00556543"/>
    <w:rsid w:val="0055695C"/>
    <w:rsid w:val="00556F88"/>
    <w:rsid w:val="0055703E"/>
    <w:rsid w:val="005570A1"/>
    <w:rsid w:val="005574D4"/>
    <w:rsid w:val="0055799B"/>
    <w:rsid w:val="005603DB"/>
    <w:rsid w:val="005603E0"/>
    <w:rsid w:val="00560A28"/>
    <w:rsid w:val="00560FD2"/>
    <w:rsid w:val="0056171C"/>
    <w:rsid w:val="0056195F"/>
    <w:rsid w:val="00561A02"/>
    <w:rsid w:val="00561BD7"/>
    <w:rsid w:val="00561E08"/>
    <w:rsid w:val="0056262B"/>
    <w:rsid w:val="005626C2"/>
    <w:rsid w:val="00562724"/>
    <w:rsid w:val="00562E91"/>
    <w:rsid w:val="00563157"/>
    <w:rsid w:val="005631BD"/>
    <w:rsid w:val="00563AE5"/>
    <w:rsid w:val="00563DC7"/>
    <w:rsid w:val="00563EBD"/>
    <w:rsid w:val="00564380"/>
    <w:rsid w:val="00564B5F"/>
    <w:rsid w:val="005650DE"/>
    <w:rsid w:val="00565807"/>
    <w:rsid w:val="00565CBA"/>
    <w:rsid w:val="005667C6"/>
    <w:rsid w:val="00566F7B"/>
    <w:rsid w:val="0056714B"/>
    <w:rsid w:val="0056728B"/>
    <w:rsid w:val="00567ABF"/>
    <w:rsid w:val="00567B15"/>
    <w:rsid w:val="00567D1B"/>
    <w:rsid w:val="00570704"/>
    <w:rsid w:val="0057087E"/>
    <w:rsid w:val="00570EAE"/>
    <w:rsid w:val="00570F45"/>
    <w:rsid w:val="00571030"/>
    <w:rsid w:val="005718E3"/>
    <w:rsid w:val="00571CDD"/>
    <w:rsid w:val="00571DE4"/>
    <w:rsid w:val="00572059"/>
    <w:rsid w:val="00572715"/>
    <w:rsid w:val="005728A9"/>
    <w:rsid w:val="00572EAA"/>
    <w:rsid w:val="00572EDB"/>
    <w:rsid w:val="00573254"/>
    <w:rsid w:val="00573374"/>
    <w:rsid w:val="005735F9"/>
    <w:rsid w:val="00573606"/>
    <w:rsid w:val="005737DE"/>
    <w:rsid w:val="00573858"/>
    <w:rsid w:val="00574464"/>
    <w:rsid w:val="005748C4"/>
    <w:rsid w:val="00574CE5"/>
    <w:rsid w:val="00574D80"/>
    <w:rsid w:val="00575FFE"/>
    <w:rsid w:val="005762B3"/>
    <w:rsid w:val="005774A5"/>
    <w:rsid w:val="00577550"/>
    <w:rsid w:val="005776B3"/>
    <w:rsid w:val="005806FA"/>
    <w:rsid w:val="00580723"/>
    <w:rsid w:val="00580C69"/>
    <w:rsid w:val="00581088"/>
    <w:rsid w:val="00581127"/>
    <w:rsid w:val="00581674"/>
    <w:rsid w:val="00581763"/>
    <w:rsid w:val="00581807"/>
    <w:rsid w:val="005818A3"/>
    <w:rsid w:val="00581979"/>
    <w:rsid w:val="00581B3C"/>
    <w:rsid w:val="00581BD4"/>
    <w:rsid w:val="00581C87"/>
    <w:rsid w:val="00581EA3"/>
    <w:rsid w:val="0058228F"/>
    <w:rsid w:val="005824D2"/>
    <w:rsid w:val="00583263"/>
    <w:rsid w:val="0058362A"/>
    <w:rsid w:val="00583C35"/>
    <w:rsid w:val="00583D47"/>
    <w:rsid w:val="00584667"/>
    <w:rsid w:val="005847DE"/>
    <w:rsid w:val="00584965"/>
    <w:rsid w:val="00584ACC"/>
    <w:rsid w:val="00585F07"/>
    <w:rsid w:val="00585FB2"/>
    <w:rsid w:val="00586AF6"/>
    <w:rsid w:val="00587282"/>
    <w:rsid w:val="0058730C"/>
    <w:rsid w:val="0058760F"/>
    <w:rsid w:val="005879A6"/>
    <w:rsid w:val="00587A17"/>
    <w:rsid w:val="005902A1"/>
    <w:rsid w:val="0059049A"/>
    <w:rsid w:val="005906A5"/>
    <w:rsid w:val="00590AAE"/>
    <w:rsid w:val="00590D31"/>
    <w:rsid w:val="0059121C"/>
    <w:rsid w:val="00591703"/>
    <w:rsid w:val="00591B60"/>
    <w:rsid w:val="00591FC8"/>
    <w:rsid w:val="00592463"/>
    <w:rsid w:val="00593075"/>
    <w:rsid w:val="005935BB"/>
    <w:rsid w:val="00593B7F"/>
    <w:rsid w:val="005945C9"/>
    <w:rsid w:val="005947B3"/>
    <w:rsid w:val="00594BAB"/>
    <w:rsid w:val="00594D7B"/>
    <w:rsid w:val="00594E60"/>
    <w:rsid w:val="005951DD"/>
    <w:rsid w:val="00595227"/>
    <w:rsid w:val="0059583A"/>
    <w:rsid w:val="00595DE6"/>
    <w:rsid w:val="00595F5D"/>
    <w:rsid w:val="0059619C"/>
    <w:rsid w:val="00596CB7"/>
    <w:rsid w:val="00596E68"/>
    <w:rsid w:val="00596EBE"/>
    <w:rsid w:val="00596F4D"/>
    <w:rsid w:val="0059748D"/>
    <w:rsid w:val="005977CA"/>
    <w:rsid w:val="00597864"/>
    <w:rsid w:val="00597921"/>
    <w:rsid w:val="005A00BB"/>
    <w:rsid w:val="005A011B"/>
    <w:rsid w:val="005A0585"/>
    <w:rsid w:val="005A0F88"/>
    <w:rsid w:val="005A1026"/>
    <w:rsid w:val="005A1983"/>
    <w:rsid w:val="005A1E5D"/>
    <w:rsid w:val="005A2307"/>
    <w:rsid w:val="005A289C"/>
    <w:rsid w:val="005A2A0E"/>
    <w:rsid w:val="005A2B2A"/>
    <w:rsid w:val="005A2B4E"/>
    <w:rsid w:val="005A385C"/>
    <w:rsid w:val="005A3AEE"/>
    <w:rsid w:val="005A3BD7"/>
    <w:rsid w:val="005A3F7C"/>
    <w:rsid w:val="005A4D4D"/>
    <w:rsid w:val="005A4F94"/>
    <w:rsid w:val="005A4FF7"/>
    <w:rsid w:val="005A5229"/>
    <w:rsid w:val="005A540A"/>
    <w:rsid w:val="005A5484"/>
    <w:rsid w:val="005A5800"/>
    <w:rsid w:val="005A5DE7"/>
    <w:rsid w:val="005A669A"/>
    <w:rsid w:val="005A6751"/>
    <w:rsid w:val="005A67F7"/>
    <w:rsid w:val="005A771F"/>
    <w:rsid w:val="005A788D"/>
    <w:rsid w:val="005A78D9"/>
    <w:rsid w:val="005A7973"/>
    <w:rsid w:val="005A7AFA"/>
    <w:rsid w:val="005A7B67"/>
    <w:rsid w:val="005A7F1A"/>
    <w:rsid w:val="005B073A"/>
    <w:rsid w:val="005B07F6"/>
    <w:rsid w:val="005B0A8C"/>
    <w:rsid w:val="005B0AFB"/>
    <w:rsid w:val="005B0E85"/>
    <w:rsid w:val="005B0EEB"/>
    <w:rsid w:val="005B111D"/>
    <w:rsid w:val="005B1150"/>
    <w:rsid w:val="005B150E"/>
    <w:rsid w:val="005B1763"/>
    <w:rsid w:val="005B1ACE"/>
    <w:rsid w:val="005B1D33"/>
    <w:rsid w:val="005B21F2"/>
    <w:rsid w:val="005B249A"/>
    <w:rsid w:val="005B2675"/>
    <w:rsid w:val="005B29F0"/>
    <w:rsid w:val="005B3212"/>
    <w:rsid w:val="005B3835"/>
    <w:rsid w:val="005B3D46"/>
    <w:rsid w:val="005B3E7D"/>
    <w:rsid w:val="005B3EFD"/>
    <w:rsid w:val="005B412B"/>
    <w:rsid w:val="005B41A8"/>
    <w:rsid w:val="005B458E"/>
    <w:rsid w:val="005B4D0F"/>
    <w:rsid w:val="005B5075"/>
    <w:rsid w:val="005B5314"/>
    <w:rsid w:val="005B5BF7"/>
    <w:rsid w:val="005B6444"/>
    <w:rsid w:val="005B6768"/>
    <w:rsid w:val="005B67A7"/>
    <w:rsid w:val="005B6B1F"/>
    <w:rsid w:val="005B7606"/>
    <w:rsid w:val="005B7B83"/>
    <w:rsid w:val="005C001C"/>
    <w:rsid w:val="005C013E"/>
    <w:rsid w:val="005C035F"/>
    <w:rsid w:val="005C0525"/>
    <w:rsid w:val="005C096C"/>
    <w:rsid w:val="005C0E9D"/>
    <w:rsid w:val="005C15E2"/>
    <w:rsid w:val="005C1BC9"/>
    <w:rsid w:val="005C1DC4"/>
    <w:rsid w:val="005C1E53"/>
    <w:rsid w:val="005C28FF"/>
    <w:rsid w:val="005C2E31"/>
    <w:rsid w:val="005C37FF"/>
    <w:rsid w:val="005C3A97"/>
    <w:rsid w:val="005C489D"/>
    <w:rsid w:val="005C5154"/>
    <w:rsid w:val="005C56DB"/>
    <w:rsid w:val="005C57C7"/>
    <w:rsid w:val="005C5BDE"/>
    <w:rsid w:val="005C64BD"/>
    <w:rsid w:val="005C668B"/>
    <w:rsid w:val="005C6B72"/>
    <w:rsid w:val="005C701A"/>
    <w:rsid w:val="005C7021"/>
    <w:rsid w:val="005C7DA5"/>
    <w:rsid w:val="005C7E11"/>
    <w:rsid w:val="005C7E77"/>
    <w:rsid w:val="005D03CA"/>
    <w:rsid w:val="005D07D2"/>
    <w:rsid w:val="005D0AC1"/>
    <w:rsid w:val="005D0C4A"/>
    <w:rsid w:val="005D17ED"/>
    <w:rsid w:val="005D200B"/>
    <w:rsid w:val="005D20AE"/>
    <w:rsid w:val="005D2D8E"/>
    <w:rsid w:val="005D2DF0"/>
    <w:rsid w:val="005D3028"/>
    <w:rsid w:val="005D3C2D"/>
    <w:rsid w:val="005D3D1F"/>
    <w:rsid w:val="005D3DBD"/>
    <w:rsid w:val="005D420C"/>
    <w:rsid w:val="005D49B1"/>
    <w:rsid w:val="005D49C1"/>
    <w:rsid w:val="005D4A2C"/>
    <w:rsid w:val="005D4ABE"/>
    <w:rsid w:val="005D4AED"/>
    <w:rsid w:val="005D4D27"/>
    <w:rsid w:val="005D4DD2"/>
    <w:rsid w:val="005D5221"/>
    <w:rsid w:val="005D53C6"/>
    <w:rsid w:val="005D54D4"/>
    <w:rsid w:val="005D56CA"/>
    <w:rsid w:val="005D5A3B"/>
    <w:rsid w:val="005D5C7D"/>
    <w:rsid w:val="005D5D8F"/>
    <w:rsid w:val="005D5F09"/>
    <w:rsid w:val="005D600A"/>
    <w:rsid w:val="005D683C"/>
    <w:rsid w:val="005D7493"/>
    <w:rsid w:val="005D770F"/>
    <w:rsid w:val="005D7ABD"/>
    <w:rsid w:val="005D7BD3"/>
    <w:rsid w:val="005D7C12"/>
    <w:rsid w:val="005E0016"/>
    <w:rsid w:val="005E07C1"/>
    <w:rsid w:val="005E0F6F"/>
    <w:rsid w:val="005E0F90"/>
    <w:rsid w:val="005E0FF2"/>
    <w:rsid w:val="005E132D"/>
    <w:rsid w:val="005E176D"/>
    <w:rsid w:val="005E1D32"/>
    <w:rsid w:val="005E2068"/>
    <w:rsid w:val="005E2138"/>
    <w:rsid w:val="005E2567"/>
    <w:rsid w:val="005E2BC0"/>
    <w:rsid w:val="005E2C30"/>
    <w:rsid w:val="005E2C31"/>
    <w:rsid w:val="005E2CD2"/>
    <w:rsid w:val="005E2D73"/>
    <w:rsid w:val="005E3C74"/>
    <w:rsid w:val="005E421A"/>
    <w:rsid w:val="005E427A"/>
    <w:rsid w:val="005E54C3"/>
    <w:rsid w:val="005E57F3"/>
    <w:rsid w:val="005E59AE"/>
    <w:rsid w:val="005E5E6F"/>
    <w:rsid w:val="005E666A"/>
    <w:rsid w:val="005E69F9"/>
    <w:rsid w:val="005E742F"/>
    <w:rsid w:val="005E7876"/>
    <w:rsid w:val="005E794B"/>
    <w:rsid w:val="005F0198"/>
    <w:rsid w:val="005F0A74"/>
    <w:rsid w:val="005F0F5B"/>
    <w:rsid w:val="005F12EC"/>
    <w:rsid w:val="005F1449"/>
    <w:rsid w:val="005F16AF"/>
    <w:rsid w:val="005F188D"/>
    <w:rsid w:val="005F18F5"/>
    <w:rsid w:val="005F1A25"/>
    <w:rsid w:val="005F205B"/>
    <w:rsid w:val="005F2340"/>
    <w:rsid w:val="005F237F"/>
    <w:rsid w:val="005F2E14"/>
    <w:rsid w:val="005F2EA2"/>
    <w:rsid w:val="005F3618"/>
    <w:rsid w:val="005F3A46"/>
    <w:rsid w:val="005F3B40"/>
    <w:rsid w:val="005F3C15"/>
    <w:rsid w:val="005F3C81"/>
    <w:rsid w:val="005F4416"/>
    <w:rsid w:val="005F47AF"/>
    <w:rsid w:val="005F51C3"/>
    <w:rsid w:val="005F5301"/>
    <w:rsid w:val="005F582F"/>
    <w:rsid w:val="005F5927"/>
    <w:rsid w:val="005F5BAB"/>
    <w:rsid w:val="005F5C89"/>
    <w:rsid w:val="005F5DCD"/>
    <w:rsid w:val="005F5F12"/>
    <w:rsid w:val="005F6048"/>
    <w:rsid w:val="005F6AA4"/>
    <w:rsid w:val="005F6D6A"/>
    <w:rsid w:val="005F7AB2"/>
    <w:rsid w:val="005F7C99"/>
    <w:rsid w:val="005F7F08"/>
    <w:rsid w:val="00600057"/>
    <w:rsid w:val="006008AF"/>
    <w:rsid w:val="006009E8"/>
    <w:rsid w:val="00600FDB"/>
    <w:rsid w:val="0060110B"/>
    <w:rsid w:val="006015A1"/>
    <w:rsid w:val="00602117"/>
    <w:rsid w:val="006026E7"/>
    <w:rsid w:val="00602948"/>
    <w:rsid w:val="006030CF"/>
    <w:rsid w:val="00603A43"/>
    <w:rsid w:val="00604030"/>
    <w:rsid w:val="0060405C"/>
    <w:rsid w:val="00604306"/>
    <w:rsid w:val="00604348"/>
    <w:rsid w:val="0060495D"/>
    <w:rsid w:val="00604EE8"/>
    <w:rsid w:val="00605420"/>
    <w:rsid w:val="006054A1"/>
    <w:rsid w:val="00605A5F"/>
    <w:rsid w:val="00605D5A"/>
    <w:rsid w:val="006063AC"/>
    <w:rsid w:val="006063DD"/>
    <w:rsid w:val="00606635"/>
    <w:rsid w:val="00606AE8"/>
    <w:rsid w:val="0060711F"/>
    <w:rsid w:val="00607405"/>
    <w:rsid w:val="00607437"/>
    <w:rsid w:val="0060765D"/>
    <w:rsid w:val="00607898"/>
    <w:rsid w:val="00607971"/>
    <w:rsid w:val="00607C7C"/>
    <w:rsid w:val="00610000"/>
    <w:rsid w:val="00610715"/>
    <w:rsid w:val="006116BB"/>
    <w:rsid w:val="00611841"/>
    <w:rsid w:val="00611DDE"/>
    <w:rsid w:val="00611F82"/>
    <w:rsid w:val="006123E0"/>
    <w:rsid w:val="0061270D"/>
    <w:rsid w:val="00612C52"/>
    <w:rsid w:val="00612E04"/>
    <w:rsid w:val="00612E23"/>
    <w:rsid w:val="00612EE3"/>
    <w:rsid w:val="006131B0"/>
    <w:rsid w:val="006132F4"/>
    <w:rsid w:val="006136E3"/>
    <w:rsid w:val="00613B66"/>
    <w:rsid w:val="00613D59"/>
    <w:rsid w:val="006142B4"/>
    <w:rsid w:val="00614769"/>
    <w:rsid w:val="0061483B"/>
    <w:rsid w:val="00614A8F"/>
    <w:rsid w:val="006154DE"/>
    <w:rsid w:val="00616245"/>
    <w:rsid w:val="00616CE6"/>
    <w:rsid w:val="00617213"/>
    <w:rsid w:val="00617599"/>
    <w:rsid w:val="00617618"/>
    <w:rsid w:val="00617A01"/>
    <w:rsid w:val="00620648"/>
    <w:rsid w:val="0062065C"/>
    <w:rsid w:val="00620852"/>
    <w:rsid w:val="006208AB"/>
    <w:rsid w:val="00620C2B"/>
    <w:rsid w:val="00620EBE"/>
    <w:rsid w:val="006210E8"/>
    <w:rsid w:val="006216C1"/>
    <w:rsid w:val="0062175C"/>
    <w:rsid w:val="00621AE5"/>
    <w:rsid w:val="00622730"/>
    <w:rsid w:val="00622DD2"/>
    <w:rsid w:val="0062315A"/>
    <w:rsid w:val="00623216"/>
    <w:rsid w:val="0062353A"/>
    <w:rsid w:val="0062385E"/>
    <w:rsid w:val="00623CEE"/>
    <w:rsid w:val="00623EE5"/>
    <w:rsid w:val="00624428"/>
    <w:rsid w:val="0062447B"/>
    <w:rsid w:val="0062475A"/>
    <w:rsid w:val="00624A14"/>
    <w:rsid w:val="00624B17"/>
    <w:rsid w:val="006255CC"/>
    <w:rsid w:val="00625710"/>
    <w:rsid w:val="00625E17"/>
    <w:rsid w:val="006262AC"/>
    <w:rsid w:val="006262CE"/>
    <w:rsid w:val="0062665B"/>
    <w:rsid w:val="00626FC1"/>
    <w:rsid w:val="0062703B"/>
    <w:rsid w:val="0062714B"/>
    <w:rsid w:val="006271F6"/>
    <w:rsid w:val="0062744E"/>
    <w:rsid w:val="0062786A"/>
    <w:rsid w:val="00627C70"/>
    <w:rsid w:val="00627D30"/>
    <w:rsid w:val="00630704"/>
    <w:rsid w:val="006311C2"/>
    <w:rsid w:val="006311FE"/>
    <w:rsid w:val="006313B3"/>
    <w:rsid w:val="00631B02"/>
    <w:rsid w:val="00631D87"/>
    <w:rsid w:val="00631F6D"/>
    <w:rsid w:val="00631F9D"/>
    <w:rsid w:val="0063228E"/>
    <w:rsid w:val="006323B3"/>
    <w:rsid w:val="00632527"/>
    <w:rsid w:val="00632798"/>
    <w:rsid w:val="006328A3"/>
    <w:rsid w:val="00633017"/>
    <w:rsid w:val="0063329B"/>
    <w:rsid w:val="00633412"/>
    <w:rsid w:val="006334AD"/>
    <w:rsid w:val="00634B7B"/>
    <w:rsid w:val="00635547"/>
    <w:rsid w:val="006357FD"/>
    <w:rsid w:val="00635DD1"/>
    <w:rsid w:val="00636935"/>
    <w:rsid w:val="00636CF7"/>
    <w:rsid w:val="00637115"/>
    <w:rsid w:val="00637740"/>
    <w:rsid w:val="006377D2"/>
    <w:rsid w:val="00637C37"/>
    <w:rsid w:val="006402A5"/>
    <w:rsid w:val="00640346"/>
    <w:rsid w:val="00640794"/>
    <w:rsid w:val="00640820"/>
    <w:rsid w:val="00640B31"/>
    <w:rsid w:val="00640CEA"/>
    <w:rsid w:val="006411BF"/>
    <w:rsid w:val="00641489"/>
    <w:rsid w:val="0064175A"/>
    <w:rsid w:val="00641C6B"/>
    <w:rsid w:val="00642501"/>
    <w:rsid w:val="00642AD3"/>
    <w:rsid w:val="00642CAB"/>
    <w:rsid w:val="00642D7A"/>
    <w:rsid w:val="00643A57"/>
    <w:rsid w:val="006440A7"/>
    <w:rsid w:val="006441C7"/>
    <w:rsid w:val="0064477D"/>
    <w:rsid w:val="00645127"/>
    <w:rsid w:val="006452BB"/>
    <w:rsid w:val="00645628"/>
    <w:rsid w:val="0064575F"/>
    <w:rsid w:val="00645C05"/>
    <w:rsid w:val="00645EBA"/>
    <w:rsid w:val="00646239"/>
    <w:rsid w:val="00646673"/>
    <w:rsid w:val="0064711C"/>
    <w:rsid w:val="00647429"/>
    <w:rsid w:val="00647572"/>
    <w:rsid w:val="006476A7"/>
    <w:rsid w:val="006477DC"/>
    <w:rsid w:val="006479E6"/>
    <w:rsid w:val="006517C3"/>
    <w:rsid w:val="006519CF"/>
    <w:rsid w:val="00651B84"/>
    <w:rsid w:val="00652ADF"/>
    <w:rsid w:val="00652B60"/>
    <w:rsid w:val="006533DA"/>
    <w:rsid w:val="00653B0E"/>
    <w:rsid w:val="00653BEB"/>
    <w:rsid w:val="00653C27"/>
    <w:rsid w:val="006542DC"/>
    <w:rsid w:val="00654AF0"/>
    <w:rsid w:val="00654F7F"/>
    <w:rsid w:val="00655A1A"/>
    <w:rsid w:val="00655E50"/>
    <w:rsid w:val="00656118"/>
    <w:rsid w:val="00656223"/>
    <w:rsid w:val="00656DC8"/>
    <w:rsid w:val="00657088"/>
    <w:rsid w:val="006573D2"/>
    <w:rsid w:val="0065740D"/>
    <w:rsid w:val="0065748F"/>
    <w:rsid w:val="0065750A"/>
    <w:rsid w:val="006578E5"/>
    <w:rsid w:val="00657C49"/>
    <w:rsid w:val="0066030C"/>
    <w:rsid w:val="006607A3"/>
    <w:rsid w:val="006607F0"/>
    <w:rsid w:val="00660992"/>
    <w:rsid w:val="00661184"/>
    <w:rsid w:val="006613AE"/>
    <w:rsid w:val="006617D2"/>
    <w:rsid w:val="006628EE"/>
    <w:rsid w:val="00663658"/>
    <w:rsid w:val="00663832"/>
    <w:rsid w:val="00663CE2"/>
    <w:rsid w:val="00664621"/>
    <w:rsid w:val="006648BD"/>
    <w:rsid w:val="00664E93"/>
    <w:rsid w:val="00664FB2"/>
    <w:rsid w:val="00665C2B"/>
    <w:rsid w:val="00666A7C"/>
    <w:rsid w:val="00666C48"/>
    <w:rsid w:val="0066795A"/>
    <w:rsid w:val="006702CA"/>
    <w:rsid w:val="00670719"/>
    <w:rsid w:val="006713E7"/>
    <w:rsid w:val="0067248E"/>
    <w:rsid w:val="0067374B"/>
    <w:rsid w:val="00673816"/>
    <w:rsid w:val="00673B91"/>
    <w:rsid w:val="00673BC0"/>
    <w:rsid w:val="006740F0"/>
    <w:rsid w:val="006741B3"/>
    <w:rsid w:val="006742B4"/>
    <w:rsid w:val="00674AB4"/>
    <w:rsid w:val="00674B51"/>
    <w:rsid w:val="0067529A"/>
    <w:rsid w:val="0067538D"/>
    <w:rsid w:val="00675434"/>
    <w:rsid w:val="0067570B"/>
    <w:rsid w:val="00676046"/>
    <w:rsid w:val="0067658B"/>
    <w:rsid w:val="0067690E"/>
    <w:rsid w:val="00677030"/>
    <w:rsid w:val="006777C8"/>
    <w:rsid w:val="00677916"/>
    <w:rsid w:val="00677E7E"/>
    <w:rsid w:val="006802D1"/>
    <w:rsid w:val="006807EC"/>
    <w:rsid w:val="00680E4B"/>
    <w:rsid w:val="00681A0D"/>
    <w:rsid w:val="00681B88"/>
    <w:rsid w:val="00681CC9"/>
    <w:rsid w:val="00682489"/>
    <w:rsid w:val="00682D22"/>
    <w:rsid w:val="00682F9E"/>
    <w:rsid w:val="0068363F"/>
    <w:rsid w:val="00683645"/>
    <w:rsid w:val="006836BA"/>
    <w:rsid w:val="00683A01"/>
    <w:rsid w:val="00684499"/>
    <w:rsid w:val="00685031"/>
    <w:rsid w:val="006860D3"/>
    <w:rsid w:val="00686196"/>
    <w:rsid w:val="00686D04"/>
    <w:rsid w:val="006871A5"/>
    <w:rsid w:val="006873E0"/>
    <w:rsid w:val="0068761D"/>
    <w:rsid w:val="0068787D"/>
    <w:rsid w:val="00687A2D"/>
    <w:rsid w:val="00687A65"/>
    <w:rsid w:val="00690082"/>
    <w:rsid w:val="00690091"/>
    <w:rsid w:val="006900EE"/>
    <w:rsid w:val="00691152"/>
    <w:rsid w:val="0069163F"/>
    <w:rsid w:val="0069182E"/>
    <w:rsid w:val="00691E84"/>
    <w:rsid w:val="00691F3D"/>
    <w:rsid w:val="0069250D"/>
    <w:rsid w:val="00692B89"/>
    <w:rsid w:val="00692E95"/>
    <w:rsid w:val="00692F9C"/>
    <w:rsid w:val="006931FF"/>
    <w:rsid w:val="006939CD"/>
    <w:rsid w:val="00693F00"/>
    <w:rsid w:val="006940F1"/>
    <w:rsid w:val="00694303"/>
    <w:rsid w:val="00694AFF"/>
    <w:rsid w:val="00694CA6"/>
    <w:rsid w:val="00695560"/>
    <w:rsid w:val="00695757"/>
    <w:rsid w:val="00695854"/>
    <w:rsid w:val="00696180"/>
    <w:rsid w:val="0069648D"/>
    <w:rsid w:val="00696504"/>
    <w:rsid w:val="006969CD"/>
    <w:rsid w:val="00696E20"/>
    <w:rsid w:val="00696EA2"/>
    <w:rsid w:val="00697445"/>
    <w:rsid w:val="006A0883"/>
    <w:rsid w:val="006A0C47"/>
    <w:rsid w:val="006A1889"/>
    <w:rsid w:val="006A18BE"/>
    <w:rsid w:val="006A1F46"/>
    <w:rsid w:val="006A2CD1"/>
    <w:rsid w:val="006A321A"/>
    <w:rsid w:val="006A352D"/>
    <w:rsid w:val="006A3988"/>
    <w:rsid w:val="006A50E1"/>
    <w:rsid w:val="006A531E"/>
    <w:rsid w:val="006A5493"/>
    <w:rsid w:val="006A583B"/>
    <w:rsid w:val="006A59D2"/>
    <w:rsid w:val="006A5BF8"/>
    <w:rsid w:val="006A5D05"/>
    <w:rsid w:val="006A5D0F"/>
    <w:rsid w:val="006A5EEE"/>
    <w:rsid w:val="006A5F58"/>
    <w:rsid w:val="006A642D"/>
    <w:rsid w:val="006A6675"/>
    <w:rsid w:val="006A6678"/>
    <w:rsid w:val="006A6A61"/>
    <w:rsid w:val="006A6BFC"/>
    <w:rsid w:val="006A7D5B"/>
    <w:rsid w:val="006A7FE5"/>
    <w:rsid w:val="006B09E7"/>
    <w:rsid w:val="006B0FA2"/>
    <w:rsid w:val="006B11A2"/>
    <w:rsid w:val="006B15CB"/>
    <w:rsid w:val="006B1628"/>
    <w:rsid w:val="006B1C4F"/>
    <w:rsid w:val="006B2069"/>
    <w:rsid w:val="006B2242"/>
    <w:rsid w:val="006B22DC"/>
    <w:rsid w:val="006B256B"/>
    <w:rsid w:val="006B2E89"/>
    <w:rsid w:val="006B2F45"/>
    <w:rsid w:val="006B2F69"/>
    <w:rsid w:val="006B35B1"/>
    <w:rsid w:val="006B3CC9"/>
    <w:rsid w:val="006B40FF"/>
    <w:rsid w:val="006B41D8"/>
    <w:rsid w:val="006B426A"/>
    <w:rsid w:val="006B4730"/>
    <w:rsid w:val="006B48DE"/>
    <w:rsid w:val="006B5210"/>
    <w:rsid w:val="006B531C"/>
    <w:rsid w:val="006B5711"/>
    <w:rsid w:val="006B5898"/>
    <w:rsid w:val="006B6645"/>
    <w:rsid w:val="006B6703"/>
    <w:rsid w:val="006B6A3B"/>
    <w:rsid w:val="006B72B2"/>
    <w:rsid w:val="006B78BF"/>
    <w:rsid w:val="006B7F1F"/>
    <w:rsid w:val="006C001B"/>
    <w:rsid w:val="006C0B11"/>
    <w:rsid w:val="006C0E13"/>
    <w:rsid w:val="006C10C4"/>
    <w:rsid w:val="006C12AF"/>
    <w:rsid w:val="006C18BD"/>
    <w:rsid w:val="006C210E"/>
    <w:rsid w:val="006C328E"/>
    <w:rsid w:val="006C3343"/>
    <w:rsid w:val="006C3659"/>
    <w:rsid w:val="006C3C0F"/>
    <w:rsid w:val="006C3C63"/>
    <w:rsid w:val="006C3E4F"/>
    <w:rsid w:val="006C464E"/>
    <w:rsid w:val="006C4BA2"/>
    <w:rsid w:val="006C53DE"/>
    <w:rsid w:val="006C5866"/>
    <w:rsid w:val="006C5923"/>
    <w:rsid w:val="006C6004"/>
    <w:rsid w:val="006C62FD"/>
    <w:rsid w:val="006C6942"/>
    <w:rsid w:val="006C6A00"/>
    <w:rsid w:val="006C6EAF"/>
    <w:rsid w:val="006C761A"/>
    <w:rsid w:val="006C794A"/>
    <w:rsid w:val="006C7952"/>
    <w:rsid w:val="006C7B98"/>
    <w:rsid w:val="006C7DF3"/>
    <w:rsid w:val="006C7F2D"/>
    <w:rsid w:val="006D097D"/>
    <w:rsid w:val="006D28E6"/>
    <w:rsid w:val="006D2AEE"/>
    <w:rsid w:val="006D2EDC"/>
    <w:rsid w:val="006D2FF5"/>
    <w:rsid w:val="006D3119"/>
    <w:rsid w:val="006D34BB"/>
    <w:rsid w:val="006D3F11"/>
    <w:rsid w:val="006D480A"/>
    <w:rsid w:val="006D4981"/>
    <w:rsid w:val="006D4AE5"/>
    <w:rsid w:val="006D4C9D"/>
    <w:rsid w:val="006D5132"/>
    <w:rsid w:val="006D527A"/>
    <w:rsid w:val="006D6634"/>
    <w:rsid w:val="006D6B52"/>
    <w:rsid w:val="006D6E23"/>
    <w:rsid w:val="006D721E"/>
    <w:rsid w:val="006D7A10"/>
    <w:rsid w:val="006D7AE2"/>
    <w:rsid w:val="006D7DBE"/>
    <w:rsid w:val="006D7DF9"/>
    <w:rsid w:val="006E0173"/>
    <w:rsid w:val="006E07B9"/>
    <w:rsid w:val="006E1026"/>
    <w:rsid w:val="006E123B"/>
    <w:rsid w:val="006E1A8E"/>
    <w:rsid w:val="006E2547"/>
    <w:rsid w:val="006E292A"/>
    <w:rsid w:val="006E326E"/>
    <w:rsid w:val="006E3419"/>
    <w:rsid w:val="006E371B"/>
    <w:rsid w:val="006E38AE"/>
    <w:rsid w:val="006E3A75"/>
    <w:rsid w:val="006E3D7A"/>
    <w:rsid w:val="006E3E49"/>
    <w:rsid w:val="006E42F0"/>
    <w:rsid w:val="006E4A79"/>
    <w:rsid w:val="006E4C48"/>
    <w:rsid w:val="006E4D6A"/>
    <w:rsid w:val="006E505A"/>
    <w:rsid w:val="006E5078"/>
    <w:rsid w:val="006E5348"/>
    <w:rsid w:val="006E5E29"/>
    <w:rsid w:val="006E5ECB"/>
    <w:rsid w:val="006E682B"/>
    <w:rsid w:val="006E6E54"/>
    <w:rsid w:val="006E6F58"/>
    <w:rsid w:val="006E7001"/>
    <w:rsid w:val="006E7235"/>
    <w:rsid w:val="006E75F5"/>
    <w:rsid w:val="006E7705"/>
    <w:rsid w:val="006E7B0B"/>
    <w:rsid w:val="006E7E16"/>
    <w:rsid w:val="006E7FFA"/>
    <w:rsid w:val="006F0661"/>
    <w:rsid w:val="006F077B"/>
    <w:rsid w:val="006F08F1"/>
    <w:rsid w:val="006F092D"/>
    <w:rsid w:val="006F137B"/>
    <w:rsid w:val="006F170B"/>
    <w:rsid w:val="006F1D8F"/>
    <w:rsid w:val="006F28D0"/>
    <w:rsid w:val="006F2BE6"/>
    <w:rsid w:val="006F2D4A"/>
    <w:rsid w:val="006F2D6B"/>
    <w:rsid w:val="006F3632"/>
    <w:rsid w:val="006F36C6"/>
    <w:rsid w:val="006F3AB1"/>
    <w:rsid w:val="006F3FA5"/>
    <w:rsid w:val="006F4882"/>
    <w:rsid w:val="006F4968"/>
    <w:rsid w:val="006F4994"/>
    <w:rsid w:val="006F5067"/>
    <w:rsid w:val="006F51B5"/>
    <w:rsid w:val="006F577A"/>
    <w:rsid w:val="006F5A22"/>
    <w:rsid w:val="006F5C20"/>
    <w:rsid w:val="006F5E9F"/>
    <w:rsid w:val="006F5FCE"/>
    <w:rsid w:val="006F6C67"/>
    <w:rsid w:val="006F6D6F"/>
    <w:rsid w:val="006F70E9"/>
    <w:rsid w:val="006F7842"/>
    <w:rsid w:val="006F7968"/>
    <w:rsid w:val="006F7A79"/>
    <w:rsid w:val="006F7B52"/>
    <w:rsid w:val="006F7D31"/>
    <w:rsid w:val="0070079C"/>
    <w:rsid w:val="00701E77"/>
    <w:rsid w:val="00702F88"/>
    <w:rsid w:val="0070337C"/>
    <w:rsid w:val="0070390B"/>
    <w:rsid w:val="00704114"/>
    <w:rsid w:val="00704A69"/>
    <w:rsid w:val="00704CA1"/>
    <w:rsid w:val="00705098"/>
    <w:rsid w:val="00705E50"/>
    <w:rsid w:val="00706A46"/>
    <w:rsid w:val="00706AD1"/>
    <w:rsid w:val="00706D1B"/>
    <w:rsid w:val="0070794B"/>
    <w:rsid w:val="00710075"/>
    <w:rsid w:val="007101D2"/>
    <w:rsid w:val="00710AD6"/>
    <w:rsid w:val="00711169"/>
    <w:rsid w:val="00711295"/>
    <w:rsid w:val="007115C9"/>
    <w:rsid w:val="0071178A"/>
    <w:rsid w:val="00711F27"/>
    <w:rsid w:val="007120B7"/>
    <w:rsid w:val="007126BB"/>
    <w:rsid w:val="00712BC4"/>
    <w:rsid w:val="00712C9A"/>
    <w:rsid w:val="00712CEB"/>
    <w:rsid w:val="00712DCB"/>
    <w:rsid w:val="00712EB9"/>
    <w:rsid w:val="007135EE"/>
    <w:rsid w:val="0071373D"/>
    <w:rsid w:val="00713BC0"/>
    <w:rsid w:val="00713CE4"/>
    <w:rsid w:val="0071457D"/>
    <w:rsid w:val="0071496A"/>
    <w:rsid w:val="00714CDD"/>
    <w:rsid w:val="00714D6D"/>
    <w:rsid w:val="007151DB"/>
    <w:rsid w:val="007153DF"/>
    <w:rsid w:val="00715B32"/>
    <w:rsid w:val="00715BAF"/>
    <w:rsid w:val="00715ED6"/>
    <w:rsid w:val="007179F3"/>
    <w:rsid w:val="00717C16"/>
    <w:rsid w:val="00717E40"/>
    <w:rsid w:val="007201AD"/>
    <w:rsid w:val="0072042B"/>
    <w:rsid w:val="00720AAB"/>
    <w:rsid w:val="00721591"/>
    <w:rsid w:val="0072197F"/>
    <w:rsid w:val="00721DD2"/>
    <w:rsid w:val="007221D0"/>
    <w:rsid w:val="00722234"/>
    <w:rsid w:val="007226A6"/>
    <w:rsid w:val="0072286A"/>
    <w:rsid w:val="00722957"/>
    <w:rsid w:val="00722DFB"/>
    <w:rsid w:val="00723011"/>
    <w:rsid w:val="00723293"/>
    <w:rsid w:val="00723435"/>
    <w:rsid w:val="007235D5"/>
    <w:rsid w:val="00723947"/>
    <w:rsid w:val="00723A90"/>
    <w:rsid w:val="00724BA0"/>
    <w:rsid w:val="00724CBE"/>
    <w:rsid w:val="00724E96"/>
    <w:rsid w:val="0072550C"/>
    <w:rsid w:val="00726597"/>
    <w:rsid w:val="007265CF"/>
    <w:rsid w:val="00726659"/>
    <w:rsid w:val="00726B4A"/>
    <w:rsid w:val="007302D3"/>
    <w:rsid w:val="00730425"/>
    <w:rsid w:val="007309CE"/>
    <w:rsid w:val="00730C52"/>
    <w:rsid w:val="00731121"/>
    <w:rsid w:val="007314D5"/>
    <w:rsid w:val="00731C82"/>
    <w:rsid w:val="00732926"/>
    <w:rsid w:val="00732B45"/>
    <w:rsid w:val="00733B06"/>
    <w:rsid w:val="00734436"/>
    <w:rsid w:val="007347B6"/>
    <w:rsid w:val="00734840"/>
    <w:rsid w:val="00734A6E"/>
    <w:rsid w:val="00734CE0"/>
    <w:rsid w:val="00735104"/>
    <w:rsid w:val="0073531F"/>
    <w:rsid w:val="0073535A"/>
    <w:rsid w:val="00735B12"/>
    <w:rsid w:val="00735B41"/>
    <w:rsid w:val="00735DF8"/>
    <w:rsid w:val="00735F13"/>
    <w:rsid w:val="00736115"/>
    <w:rsid w:val="007364F6"/>
    <w:rsid w:val="00736818"/>
    <w:rsid w:val="00736DF6"/>
    <w:rsid w:val="00736F22"/>
    <w:rsid w:val="00737281"/>
    <w:rsid w:val="007378F0"/>
    <w:rsid w:val="00740A1A"/>
    <w:rsid w:val="00741314"/>
    <w:rsid w:val="007416FD"/>
    <w:rsid w:val="00741A88"/>
    <w:rsid w:val="00741AC6"/>
    <w:rsid w:val="007420C9"/>
    <w:rsid w:val="00742BD7"/>
    <w:rsid w:val="007433F3"/>
    <w:rsid w:val="0074346B"/>
    <w:rsid w:val="00743770"/>
    <w:rsid w:val="00743918"/>
    <w:rsid w:val="00744695"/>
    <w:rsid w:val="00744FC6"/>
    <w:rsid w:val="00745519"/>
    <w:rsid w:val="00745A00"/>
    <w:rsid w:val="00745A0D"/>
    <w:rsid w:val="00745C07"/>
    <w:rsid w:val="0074643E"/>
    <w:rsid w:val="00747241"/>
    <w:rsid w:val="0074728B"/>
    <w:rsid w:val="00747710"/>
    <w:rsid w:val="00747934"/>
    <w:rsid w:val="00747AE4"/>
    <w:rsid w:val="00747CE2"/>
    <w:rsid w:val="0075004C"/>
    <w:rsid w:val="007509D6"/>
    <w:rsid w:val="00750C0C"/>
    <w:rsid w:val="00750FEC"/>
    <w:rsid w:val="00751838"/>
    <w:rsid w:val="007519C2"/>
    <w:rsid w:val="00751A2C"/>
    <w:rsid w:val="00751C03"/>
    <w:rsid w:val="0075224F"/>
    <w:rsid w:val="00752465"/>
    <w:rsid w:val="00752506"/>
    <w:rsid w:val="00752BED"/>
    <w:rsid w:val="00752CB4"/>
    <w:rsid w:val="00753234"/>
    <w:rsid w:val="007537B3"/>
    <w:rsid w:val="0075382F"/>
    <w:rsid w:val="00753B6C"/>
    <w:rsid w:val="00753BFA"/>
    <w:rsid w:val="00753D1C"/>
    <w:rsid w:val="00753EE5"/>
    <w:rsid w:val="00753F7C"/>
    <w:rsid w:val="0075495E"/>
    <w:rsid w:val="00754A75"/>
    <w:rsid w:val="007553B2"/>
    <w:rsid w:val="007558D2"/>
    <w:rsid w:val="00755BC1"/>
    <w:rsid w:val="00757AF0"/>
    <w:rsid w:val="00757EB6"/>
    <w:rsid w:val="0076010F"/>
    <w:rsid w:val="00760117"/>
    <w:rsid w:val="00760D8D"/>
    <w:rsid w:val="00761185"/>
    <w:rsid w:val="007616EA"/>
    <w:rsid w:val="00761F04"/>
    <w:rsid w:val="00762336"/>
    <w:rsid w:val="0076271F"/>
    <w:rsid w:val="00763035"/>
    <w:rsid w:val="007635CA"/>
    <w:rsid w:val="00763B86"/>
    <w:rsid w:val="00763CC4"/>
    <w:rsid w:val="00763D64"/>
    <w:rsid w:val="00764DDD"/>
    <w:rsid w:val="00764F28"/>
    <w:rsid w:val="00765270"/>
    <w:rsid w:val="007657E9"/>
    <w:rsid w:val="00765908"/>
    <w:rsid w:val="00765D4C"/>
    <w:rsid w:val="0076650C"/>
    <w:rsid w:val="007666F0"/>
    <w:rsid w:val="00766B70"/>
    <w:rsid w:val="007672FD"/>
    <w:rsid w:val="007674D8"/>
    <w:rsid w:val="007676BB"/>
    <w:rsid w:val="007678F9"/>
    <w:rsid w:val="007702E3"/>
    <w:rsid w:val="00770751"/>
    <w:rsid w:val="007718A4"/>
    <w:rsid w:val="00771E86"/>
    <w:rsid w:val="00772472"/>
    <w:rsid w:val="00772519"/>
    <w:rsid w:val="0077293F"/>
    <w:rsid w:val="0077297F"/>
    <w:rsid w:val="00772CE3"/>
    <w:rsid w:val="007731C4"/>
    <w:rsid w:val="0077364C"/>
    <w:rsid w:val="0077389F"/>
    <w:rsid w:val="00773A7F"/>
    <w:rsid w:val="0077405F"/>
    <w:rsid w:val="0077412E"/>
    <w:rsid w:val="007741F7"/>
    <w:rsid w:val="00774229"/>
    <w:rsid w:val="0077443F"/>
    <w:rsid w:val="007744E0"/>
    <w:rsid w:val="00774FEF"/>
    <w:rsid w:val="007764F1"/>
    <w:rsid w:val="0077658D"/>
    <w:rsid w:val="00776648"/>
    <w:rsid w:val="007769CA"/>
    <w:rsid w:val="007778DB"/>
    <w:rsid w:val="00777C6C"/>
    <w:rsid w:val="00777C9C"/>
    <w:rsid w:val="00777CCE"/>
    <w:rsid w:val="00777E06"/>
    <w:rsid w:val="00777E8C"/>
    <w:rsid w:val="00780005"/>
    <w:rsid w:val="00780349"/>
    <w:rsid w:val="007805F3"/>
    <w:rsid w:val="00780AE6"/>
    <w:rsid w:val="00780CA6"/>
    <w:rsid w:val="00780CFE"/>
    <w:rsid w:val="00780F74"/>
    <w:rsid w:val="00781119"/>
    <w:rsid w:val="00781139"/>
    <w:rsid w:val="00781760"/>
    <w:rsid w:val="00781986"/>
    <w:rsid w:val="007825C5"/>
    <w:rsid w:val="00782756"/>
    <w:rsid w:val="00782BFA"/>
    <w:rsid w:val="00782CF0"/>
    <w:rsid w:val="007832ED"/>
    <w:rsid w:val="0078370C"/>
    <w:rsid w:val="00783A7C"/>
    <w:rsid w:val="007843C5"/>
    <w:rsid w:val="00784606"/>
    <w:rsid w:val="00784617"/>
    <w:rsid w:val="007847D6"/>
    <w:rsid w:val="00784B03"/>
    <w:rsid w:val="00784CEA"/>
    <w:rsid w:val="00784D0F"/>
    <w:rsid w:val="00784F0A"/>
    <w:rsid w:val="00784FFD"/>
    <w:rsid w:val="007857F0"/>
    <w:rsid w:val="00785CD1"/>
    <w:rsid w:val="00785D1A"/>
    <w:rsid w:val="00786D43"/>
    <w:rsid w:val="0078733E"/>
    <w:rsid w:val="0078743A"/>
    <w:rsid w:val="007874BF"/>
    <w:rsid w:val="00790014"/>
    <w:rsid w:val="007907E0"/>
    <w:rsid w:val="00790813"/>
    <w:rsid w:val="00790CEE"/>
    <w:rsid w:val="00790EE3"/>
    <w:rsid w:val="007914B1"/>
    <w:rsid w:val="00793204"/>
    <w:rsid w:val="00793BCF"/>
    <w:rsid w:val="0079414B"/>
    <w:rsid w:val="007942E0"/>
    <w:rsid w:val="0079436D"/>
    <w:rsid w:val="007949EB"/>
    <w:rsid w:val="00795B60"/>
    <w:rsid w:val="00796066"/>
    <w:rsid w:val="007961DB"/>
    <w:rsid w:val="0079639D"/>
    <w:rsid w:val="007971AD"/>
    <w:rsid w:val="00797F06"/>
    <w:rsid w:val="007A04B4"/>
    <w:rsid w:val="007A0628"/>
    <w:rsid w:val="007A0695"/>
    <w:rsid w:val="007A0A50"/>
    <w:rsid w:val="007A1705"/>
    <w:rsid w:val="007A19C4"/>
    <w:rsid w:val="007A2680"/>
    <w:rsid w:val="007A3545"/>
    <w:rsid w:val="007A3571"/>
    <w:rsid w:val="007A3580"/>
    <w:rsid w:val="007A35DC"/>
    <w:rsid w:val="007A3B59"/>
    <w:rsid w:val="007A3BB4"/>
    <w:rsid w:val="007A42DB"/>
    <w:rsid w:val="007A43B3"/>
    <w:rsid w:val="007A4569"/>
    <w:rsid w:val="007A464B"/>
    <w:rsid w:val="007A4AD0"/>
    <w:rsid w:val="007A4B27"/>
    <w:rsid w:val="007A4DF2"/>
    <w:rsid w:val="007A4E1B"/>
    <w:rsid w:val="007A4F97"/>
    <w:rsid w:val="007A53F6"/>
    <w:rsid w:val="007A549D"/>
    <w:rsid w:val="007A567F"/>
    <w:rsid w:val="007A5986"/>
    <w:rsid w:val="007A5B6A"/>
    <w:rsid w:val="007A5EB9"/>
    <w:rsid w:val="007A6446"/>
    <w:rsid w:val="007A66B3"/>
    <w:rsid w:val="007A6B9D"/>
    <w:rsid w:val="007A6E40"/>
    <w:rsid w:val="007A7EBE"/>
    <w:rsid w:val="007B05F5"/>
    <w:rsid w:val="007B0BE5"/>
    <w:rsid w:val="007B0E50"/>
    <w:rsid w:val="007B1629"/>
    <w:rsid w:val="007B1C0F"/>
    <w:rsid w:val="007B1D29"/>
    <w:rsid w:val="007B1EBA"/>
    <w:rsid w:val="007B2122"/>
    <w:rsid w:val="007B2604"/>
    <w:rsid w:val="007B35C9"/>
    <w:rsid w:val="007B38DD"/>
    <w:rsid w:val="007B3959"/>
    <w:rsid w:val="007B3FC2"/>
    <w:rsid w:val="007B409E"/>
    <w:rsid w:val="007B4432"/>
    <w:rsid w:val="007B45B6"/>
    <w:rsid w:val="007B461D"/>
    <w:rsid w:val="007B470C"/>
    <w:rsid w:val="007B49AC"/>
    <w:rsid w:val="007B50DD"/>
    <w:rsid w:val="007B5471"/>
    <w:rsid w:val="007B5764"/>
    <w:rsid w:val="007B58DF"/>
    <w:rsid w:val="007B5F8A"/>
    <w:rsid w:val="007B6299"/>
    <w:rsid w:val="007B66CA"/>
    <w:rsid w:val="007B71A2"/>
    <w:rsid w:val="007B73FD"/>
    <w:rsid w:val="007B7734"/>
    <w:rsid w:val="007B7C25"/>
    <w:rsid w:val="007B7F0E"/>
    <w:rsid w:val="007C029F"/>
    <w:rsid w:val="007C0534"/>
    <w:rsid w:val="007C071F"/>
    <w:rsid w:val="007C080A"/>
    <w:rsid w:val="007C0919"/>
    <w:rsid w:val="007C097D"/>
    <w:rsid w:val="007C0ACB"/>
    <w:rsid w:val="007C0C85"/>
    <w:rsid w:val="007C0FB4"/>
    <w:rsid w:val="007C1A9A"/>
    <w:rsid w:val="007C1EE2"/>
    <w:rsid w:val="007C2042"/>
    <w:rsid w:val="007C26C2"/>
    <w:rsid w:val="007C2B37"/>
    <w:rsid w:val="007C3084"/>
    <w:rsid w:val="007C30C8"/>
    <w:rsid w:val="007C3824"/>
    <w:rsid w:val="007C39AF"/>
    <w:rsid w:val="007C3DD0"/>
    <w:rsid w:val="007C3E11"/>
    <w:rsid w:val="007C4A25"/>
    <w:rsid w:val="007C4A53"/>
    <w:rsid w:val="007C4E0C"/>
    <w:rsid w:val="007C4E31"/>
    <w:rsid w:val="007C4F84"/>
    <w:rsid w:val="007C521F"/>
    <w:rsid w:val="007C52CF"/>
    <w:rsid w:val="007C549D"/>
    <w:rsid w:val="007C58C5"/>
    <w:rsid w:val="007C62D2"/>
    <w:rsid w:val="007C718D"/>
    <w:rsid w:val="007C75D3"/>
    <w:rsid w:val="007C7A34"/>
    <w:rsid w:val="007C7D8E"/>
    <w:rsid w:val="007C7E28"/>
    <w:rsid w:val="007D0602"/>
    <w:rsid w:val="007D068E"/>
    <w:rsid w:val="007D07AD"/>
    <w:rsid w:val="007D0C45"/>
    <w:rsid w:val="007D1478"/>
    <w:rsid w:val="007D193E"/>
    <w:rsid w:val="007D2352"/>
    <w:rsid w:val="007D250F"/>
    <w:rsid w:val="007D25D7"/>
    <w:rsid w:val="007D27D7"/>
    <w:rsid w:val="007D2AA8"/>
    <w:rsid w:val="007D2B4C"/>
    <w:rsid w:val="007D2DD5"/>
    <w:rsid w:val="007D2E7B"/>
    <w:rsid w:val="007D2FF5"/>
    <w:rsid w:val="007D34A1"/>
    <w:rsid w:val="007D3715"/>
    <w:rsid w:val="007D38DE"/>
    <w:rsid w:val="007D4429"/>
    <w:rsid w:val="007D4BF3"/>
    <w:rsid w:val="007D4E0B"/>
    <w:rsid w:val="007D56A2"/>
    <w:rsid w:val="007D56AD"/>
    <w:rsid w:val="007D5DFF"/>
    <w:rsid w:val="007D64C0"/>
    <w:rsid w:val="007D67A7"/>
    <w:rsid w:val="007D6D5C"/>
    <w:rsid w:val="007D78E6"/>
    <w:rsid w:val="007E0148"/>
    <w:rsid w:val="007E10E7"/>
    <w:rsid w:val="007E117A"/>
    <w:rsid w:val="007E140D"/>
    <w:rsid w:val="007E15DC"/>
    <w:rsid w:val="007E1FEB"/>
    <w:rsid w:val="007E25BB"/>
    <w:rsid w:val="007E318D"/>
    <w:rsid w:val="007E3981"/>
    <w:rsid w:val="007E3CA7"/>
    <w:rsid w:val="007E3E03"/>
    <w:rsid w:val="007E4C7A"/>
    <w:rsid w:val="007E4FFD"/>
    <w:rsid w:val="007E537F"/>
    <w:rsid w:val="007E55AD"/>
    <w:rsid w:val="007E586F"/>
    <w:rsid w:val="007E5879"/>
    <w:rsid w:val="007E6069"/>
    <w:rsid w:val="007E61AA"/>
    <w:rsid w:val="007E6A99"/>
    <w:rsid w:val="007E74A0"/>
    <w:rsid w:val="007E7D46"/>
    <w:rsid w:val="007F00E7"/>
    <w:rsid w:val="007F0650"/>
    <w:rsid w:val="007F0748"/>
    <w:rsid w:val="007F0DDB"/>
    <w:rsid w:val="007F1D74"/>
    <w:rsid w:val="007F25F8"/>
    <w:rsid w:val="007F2761"/>
    <w:rsid w:val="007F3B97"/>
    <w:rsid w:val="007F3CDB"/>
    <w:rsid w:val="007F3D01"/>
    <w:rsid w:val="007F4430"/>
    <w:rsid w:val="007F464E"/>
    <w:rsid w:val="007F497C"/>
    <w:rsid w:val="007F51D0"/>
    <w:rsid w:val="007F56A0"/>
    <w:rsid w:val="007F5BB5"/>
    <w:rsid w:val="007F61FA"/>
    <w:rsid w:val="007F63B9"/>
    <w:rsid w:val="007F6426"/>
    <w:rsid w:val="007F6C61"/>
    <w:rsid w:val="007F75A2"/>
    <w:rsid w:val="007F7614"/>
    <w:rsid w:val="007F7EA8"/>
    <w:rsid w:val="008001F4"/>
    <w:rsid w:val="00800ABD"/>
    <w:rsid w:val="00801172"/>
    <w:rsid w:val="008011E2"/>
    <w:rsid w:val="0080132C"/>
    <w:rsid w:val="00801744"/>
    <w:rsid w:val="008017DA"/>
    <w:rsid w:val="00801B9A"/>
    <w:rsid w:val="00802117"/>
    <w:rsid w:val="008023CA"/>
    <w:rsid w:val="008025D2"/>
    <w:rsid w:val="00802941"/>
    <w:rsid w:val="00802949"/>
    <w:rsid w:val="00802C0E"/>
    <w:rsid w:val="00802E09"/>
    <w:rsid w:val="00802EE8"/>
    <w:rsid w:val="00802FDC"/>
    <w:rsid w:val="00803263"/>
    <w:rsid w:val="008038DE"/>
    <w:rsid w:val="00803C4B"/>
    <w:rsid w:val="00803D88"/>
    <w:rsid w:val="00803FAC"/>
    <w:rsid w:val="00803FFA"/>
    <w:rsid w:val="00804801"/>
    <w:rsid w:val="00804859"/>
    <w:rsid w:val="0080496F"/>
    <w:rsid w:val="00804BA8"/>
    <w:rsid w:val="00804E20"/>
    <w:rsid w:val="00805130"/>
    <w:rsid w:val="00805167"/>
    <w:rsid w:val="0080544E"/>
    <w:rsid w:val="008058A3"/>
    <w:rsid w:val="00805C01"/>
    <w:rsid w:val="00805D25"/>
    <w:rsid w:val="0080610D"/>
    <w:rsid w:val="00806E47"/>
    <w:rsid w:val="008070B8"/>
    <w:rsid w:val="00807456"/>
    <w:rsid w:val="00807E5C"/>
    <w:rsid w:val="008102B7"/>
    <w:rsid w:val="008104FB"/>
    <w:rsid w:val="008110C0"/>
    <w:rsid w:val="00812A72"/>
    <w:rsid w:val="00812BA5"/>
    <w:rsid w:val="00812EAE"/>
    <w:rsid w:val="00812F3F"/>
    <w:rsid w:val="00813123"/>
    <w:rsid w:val="00813299"/>
    <w:rsid w:val="0081352E"/>
    <w:rsid w:val="0081356B"/>
    <w:rsid w:val="00813C3F"/>
    <w:rsid w:val="00814175"/>
    <w:rsid w:val="008143A3"/>
    <w:rsid w:val="008148DA"/>
    <w:rsid w:val="0081496E"/>
    <w:rsid w:val="00814B7F"/>
    <w:rsid w:val="00814E5F"/>
    <w:rsid w:val="00814FD2"/>
    <w:rsid w:val="008151D0"/>
    <w:rsid w:val="0081550A"/>
    <w:rsid w:val="00815735"/>
    <w:rsid w:val="00815AC7"/>
    <w:rsid w:val="00815D9C"/>
    <w:rsid w:val="00816582"/>
    <w:rsid w:val="008165C3"/>
    <w:rsid w:val="00816660"/>
    <w:rsid w:val="00816B1A"/>
    <w:rsid w:val="00816F02"/>
    <w:rsid w:val="008172F1"/>
    <w:rsid w:val="00817705"/>
    <w:rsid w:val="00817CB3"/>
    <w:rsid w:val="00817E0B"/>
    <w:rsid w:val="00820210"/>
    <w:rsid w:val="0082063E"/>
    <w:rsid w:val="00820885"/>
    <w:rsid w:val="00820FB9"/>
    <w:rsid w:val="0082101E"/>
    <w:rsid w:val="00821792"/>
    <w:rsid w:val="00821793"/>
    <w:rsid w:val="00821D71"/>
    <w:rsid w:val="00822046"/>
    <w:rsid w:val="0082206A"/>
    <w:rsid w:val="008221C7"/>
    <w:rsid w:val="008225ED"/>
    <w:rsid w:val="00822B22"/>
    <w:rsid w:val="00822DCD"/>
    <w:rsid w:val="00822E81"/>
    <w:rsid w:val="0082330D"/>
    <w:rsid w:val="008237DD"/>
    <w:rsid w:val="0082384D"/>
    <w:rsid w:val="008238BA"/>
    <w:rsid w:val="00823D18"/>
    <w:rsid w:val="0082451D"/>
    <w:rsid w:val="00824C6B"/>
    <w:rsid w:val="00824F14"/>
    <w:rsid w:val="00825074"/>
    <w:rsid w:val="008255BF"/>
    <w:rsid w:val="00826E57"/>
    <w:rsid w:val="00826ED5"/>
    <w:rsid w:val="00826F18"/>
    <w:rsid w:val="00827056"/>
    <w:rsid w:val="0082718E"/>
    <w:rsid w:val="008278AA"/>
    <w:rsid w:val="00827D1A"/>
    <w:rsid w:val="00827DDF"/>
    <w:rsid w:val="008304CB"/>
    <w:rsid w:val="0083130A"/>
    <w:rsid w:val="00831446"/>
    <w:rsid w:val="00831BAA"/>
    <w:rsid w:val="00831EFC"/>
    <w:rsid w:val="008320A7"/>
    <w:rsid w:val="00832410"/>
    <w:rsid w:val="00832EBE"/>
    <w:rsid w:val="00833392"/>
    <w:rsid w:val="00833BAA"/>
    <w:rsid w:val="008348A7"/>
    <w:rsid w:val="008351F1"/>
    <w:rsid w:val="00835382"/>
    <w:rsid w:val="0083562D"/>
    <w:rsid w:val="0083611E"/>
    <w:rsid w:val="0083683C"/>
    <w:rsid w:val="0083694F"/>
    <w:rsid w:val="00836C38"/>
    <w:rsid w:val="00836E21"/>
    <w:rsid w:val="00837053"/>
    <w:rsid w:val="008372AB"/>
    <w:rsid w:val="008373FD"/>
    <w:rsid w:val="0083797C"/>
    <w:rsid w:val="00837EF8"/>
    <w:rsid w:val="00837FEE"/>
    <w:rsid w:val="008406B4"/>
    <w:rsid w:val="0084076A"/>
    <w:rsid w:val="00840DBB"/>
    <w:rsid w:val="00840E8B"/>
    <w:rsid w:val="00840F91"/>
    <w:rsid w:val="0084114C"/>
    <w:rsid w:val="0084147C"/>
    <w:rsid w:val="0084198D"/>
    <w:rsid w:val="00841C82"/>
    <w:rsid w:val="00841D5F"/>
    <w:rsid w:val="00842242"/>
    <w:rsid w:val="0084229E"/>
    <w:rsid w:val="008425B1"/>
    <w:rsid w:val="00843190"/>
    <w:rsid w:val="008437EC"/>
    <w:rsid w:val="00843802"/>
    <w:rsid w:val="0084408E"/>
    <w:rsid w:val="0084421B"/>
    <w:rsid w:val="00844495"/>
    <w:rsid w:val="0084462E"/>
    <w:rsid w:val="008446AD"/>
    <w:rsid w:val="00844D02"/>
    <w:rsid w:val="00844F26"/>
    <w:rsid w:val="00845153"/>
    <w:rsid w:val="0084529B"/>
    <w:rsid w:val="008454EC"/>
    <w:rsid w:val="00845ED1"/>
    <w:rsid w:val="008464EB"/>
    <w:rsid w:val="00846B37"/>
    <w:rsid w:val="00846CEB"/>
    <w:rsid w:val="008471D7"/>
    <w:rsid w:val="008479E9"/>
    <w:rsid w:val="00850057"/>
    <w:rsid w:val="008503FD"/>
    <w:rsid w:val="008506C0"/>
    <w:rsid w:val="0085146D"/>
    <w:rsid w:val="008518F6"/>
    <w:rsid w:val="00851927"/>
    <w:rsid w:val="00851E69"/>
    <w:rsid w:val="00852099"/>
    <w:rsid w:val="008522A2"/>
    <w:rsid w:val="00852575"/>
    <w:rsid w:val="008528E6"/>
    <w:rsid w:val="00852AA9"/>
    <w:rsid w:val="00852D93"/>
    <w:rsid w:val="00852FC5"/>
    <w:rsid w:val="0085311D"/>
    <w:rsid w:val="0085318B"/>
    <w:rsid w:val="008531D4"/>
    <w:rsid w:val="008536D6"/>
    <w:rsid w:val="0085378B"/>
    <w:rsid w:val="0085381A"/>
    <w:rsid w:val="0085401F"/>
    <w:rsid w:val="0085469E"/>
    <w:rsid w:val="00854D88"/>
    <w:rsid w:val="00854E4B"/>
    <w:rsid w:val="008551DA"/>
    <w:rsid w:val="008553BD"/>
    <w:rsid w:val="00855DA0"/>
    <w:rsid w:val="00855DD0"/>
    <w:rsid w:val="008560C8"/>
    <w:rsid w:val="00856854"/>
    <w:rsid w:val="00856904"/>
    <w:rsid w:val="00856B65"/>
    <w:rsid w:val="00856C14"/>
    <w:rsid w:val="00856C50"/>
    <w:rsid w:val="00857135"/>
    <w:rsid w:val="00857147"/>
    <w:rsid w:val="008576D3"/>
    <w:rsid w:val="00857760"/>
    <w:rsid w:val="00857F71"/>
    <w:rsid w:val="0086009C"/>
    <w:rsid w:val="0086161F"/>
    <w:rsid w:val="00861E0F"/>
    <w:rsid w:val="00862129"/>
    <w:rsid w:val="00862A4F"/>
    <w:rsid w:val="00862B24"/>
    <w:rsid w:val="00862FBF"/>
    <w:rsid w:val="00863F68"/>
    <w:rsid w:val="008643E2"/>
    <w:rsid w:val="00864545"/>
    <w:rsid w:val="00865128"/>
    <w:rsid w:val="00865270"/>
    <w:rsid w:val="0086529B"/>
    <w:rsid w:val="00865345"/>
    <w:rsid w:val="00865362"/>
    <w:rsid w:val="00865688"/>
    <w:rsid w:val="00865A07"/>
    <w:rsid w:val="00865A63"/>
    <w:rsid w:val="00865D6F"/>
    <w:rsid w:val="00866771"/>
    <w:rsid w:val="00866AF7"/>
    <w:rsid w:val="00866CA5"/>
    <w:rsid w:val="0086701A"/>
    <w:rsid w:val="00867A67"/>
    <w:rsid w:val="00867E37"/>
    <w:rsid w:val="00871DE3"/>
    <w:rsid w:val="00871FC3"/>
    <w:rsid w:val="00872334"/>
    <w:rsid w:val="00872AFD"/>
    <w:rsid w:val="00872E35"/>
    <w:rsid w:val="0087336E"/>
    <w:rsid w:val="008735B2"/>
    <w:rsid w:val="00873C73"/>
    <w:rsid w:val="008742B0"/>
    <w:rsid w:val="00874658"/>
    <w:rsid w:val="008746BD"/>
    <w:rsid w:val="00874D35"/>
    <w:rsid w:val="00874DAC"/>
    <w:rsid w:val="00874E55"/>
    <w:rsid w:val="008751FF"/>
    <w:rsid w:val="0087525A"/>
    <w:rsid w:val="00875324"/>
    <w:rsid w:val="0087554D"/>
    <w:rsid w:val="00876680"/>
    <w:rsid w:val="008766F9"/>
    <w:rsid w:val="00876D36"/>
    <w:rsid w:val="00876E7A"/>
    <w:rsid w:val="00876F90"/>
    <w:rsid w:val="0087711F"/>
    <w:rsid w:val="00877E46"/>
    <w:rsid w:val="00880ADE"/>
    <w:rsid w:val="008811C7"/>
    <w:rsid w:val="00881B52"/>
    <w:rsid w:val="00881B6B"/>
    <w:rsid w:val="00882365"/>
    <w:rsid w:val="00882406"/>
    <w:rsid w:val="00882AA2"/>
    <w:rsid w:val="008842F3"/>
    <w:rsid w:val="00884E8A"/>
    <w:rsid w:val="00885182"/>
    <w:rsid w:val="00885218"/>
    <w:rsid w:val="0088537A"/>
    <w:rsid w:val="00886270"/>
    <w:rsid w:val="0088644B"/>
    <w:rsid w:val="00886516"/>
    <w:rsid w:val="00886575"/>
    <w:rsid w:val="008866A1"/>
    <w:rsid w:val="008866C6"/>
    <w:rsid w:val="0088687F"/>
    <w:rsid w:val="00886E51"/>
    <w:rsid w:val="0088785F"/>
    <w:rsid w:val="00887D2C"/>
    <w:rsid w:val="00887FF6"/>
    <w:rsid w:val="00890208"/>
    <w:rsid w:val="0089020B"/>
    <w:rsid w:val="0089042D"/>
    <w:rsid w:val="0089070E"/>
    <w:rsid w:val="00890911"/>
    <w:rsid w:val="00890A3E"/>
    <w:rsid w:val="00890B7F"/>
    <w:rsid w:val="00890C57"/>
    <w:rsid w:val="0089130D"/>
    <w:rsid w:val="00891373"/>
    <w:rsid w:val="008913EF"/>
    <w:rsid w:val="0089195F"/>
    <w:rsid w:val="00891B31"/>
    <w:rsid w:val="00891E1B"/>
    <w:rsid w:val="00891FE4"/>
    <w:rsid w:val="00892072"/>
    <w:rsid w:val="00892218"/>
    <w:rsid w:val="008925C9"/>
    <w:rsid w:val="008929E4"/>
    <w:rsid w:val="00892DE5"/>
    <w:rsid w:val="008932E5"/>
    <w:rsid w:val="008935EF"/>
    <w:rsid w:val="00894398"/>
    <w:rsid w:val="00894FE7"/>
    <w:rsid w:val="00895436"/>
    <w:rsid w:val="00895E30"/>
    <w:rsid w:val="0089613D"/>
    <w:rsid w:val="00896509"/>
    <w:rsid w:val="0089677D"/>
    <w:rsid w:val="0089697D"/>
    <w:rsid w:val="00896FFB"/>
    <w:rsid w:val="00897136"/>
    <w:rsid w:val="008971C4"/>
    <w:rsid w:val="00897861"/>
    <w:rsid w:val="008978B5"/>
    <w:rsid w:val="008A088D"/>
    <w:rsid w:val="008A0CE6"/>
    <w:rsid w:val="008A146A"/>
    <w:rsid w:val="008A173E"/>
    <w:rsid w:val="008A245D"/>
    <w:rsid w:val="008A2527"/>
    <w:rsid w:val="008A28BC"/>
    <w:rsid w:val="008A2C0E"/>
    <w:rsid w:val="008A2DB2"/>
    <w:rsid w:val="008A3497"/>
    <w:rsid w:val="008A39AE"/>
    <w:rsid w:val="008A3DF9"/>
    <w:rsid w:val="008A40E2"/>
    <w:rsid w:val="008A450E"/>
    <w:rsid w:val="008A4735"/>
    <w:rsid w:val="008A48D6"/>
    <w:rsid w:val="008A49CC"/>
    <w:rsid w:val="008A4D36"/>
    <w:rsid w:val="008A52C9"/>
    <w:rsid w:val="008A5941"/>
    <w:rsid w:val="008A6470"/>
    <w:rsid w:val="008A6ED1"/>
    <w:rsid w:val="008A702C"/>
    <w:rsid w:val="008A7113"/>
    <w:rsid w:val="008A7623"/>
    <w:rsid w:val="008A7B0A"/>
    <w:rsid w:val="008A7F50"/>
    <w:rsid w:val="008B0002"/>
    <w:rsid w:val="008B0ECA"/>
    <w:rsid w:val="008B10C7"/>
    <w:rsid w:val="008B11C2"/>
    <w:rsid w:val="008B1610"/>
    <w:rsid w:val="008B1A96"/>
    <w:rsid w:val="008B1AF8"/>
    <w:rsid w:val="008B1F80"/>
    <w:rsid w:val="008B1FB7"/>
    <w:rsid w:val="008B2328"/>
    <w:rsid w:val="008B23DA"/>
    <w:rsid w:val="008B2AE8"/>
    <w:rsid w:val="008B2D73"/>
    <w:rsid w:val="008B3A24"/>
    <w:rsid w:val="008B3CA0"/>
    <w:rsid w:val="008B3D53"/>
    <w:rsid w:val="008B3FD6"/>
    <w:rsid w:val="008B45FB"/>
    <w:rsid w:val="008B4677"/>
    <w:rsid w:val="008B470A"/>
    <w:rsid w:val="008B49D5"/>
    <w:rsid w:val="008B4B26"/>
    <w:rsid w:val="008B53D8"/>
    <w:rsid w:val="008B5B7A"/>
    <w:rsid w:val="008B6458"/>
    <w:rsid w:val="008B6D85"/>
    <w:rsid w:val="008B6F5D"/>
    <w:rsid w:val="008B7183"/>
    <w:rsid w:val="008B71EA"/>
    <w:rsid w:val="008B7D5D"/>
    <w:rsid w:val="008C03D4"/>
    <w:rsid w:val="008C03F8"/>
    <w:rsid w:val="008C08DC"/>
    <w:rsid w:val="008C0D54"/>
    <w:rsid w:val="008C0F15"/>
    <w:rsid w:val="008C12A5"/>
    <w:rsid w:val="008C1ACA"/>
    <w:rsid w:val="008C1CCE"/>
    <w:rsid w:val="008C2042"/>
    <w:rsid w:val="008C2174"/>
    <w:rsid w:val="008C2A66"/>
    <w:rsid w:val="008C2BC4"/>
    <w:rsid w:val="008C2BF3"/>
    <w:rsid w:val="008C2F2A"/>
    <w:rsid w:val="008C2F93"/>
    <w:rsid w:val="008C33B1"/>
    <w:rsid w:val="008C3804"/>
    <w:rsid w:val="008C3F1C"/>
    <w:rsid w:val="008C40C2"/>
    <w:rsid w:val="008C4223"/>
    <w:rsid w:val="008C4A24"/>
    <w:rsid w:val="008C4E2A"/>
    <w:rsid w:val="008C51AE"/>
    <w:rsid w:val="008C528F"/>
    <w:rsid w:val="008C591E"/>
    <w:rsid w:val="008C621C"/>
    <w:rsid w:val="008C6648"/>
    <w:rsid w:val="008C665C"/>
    <w:rsid w:val="008C6BE0"/>
    <w:rsid w:val="008C714B"/>
    <w:rsid w:val="008C7619"/>
    <w:rsid w:val="008C7B6A"/>
    <w:rsid w:val="008C7C79"/>
    <w:rsid w:val="008D017C"/>
    <w:rsid w:val="008D044F"/>
    <w:rsid w:val="008D1461"/>
    <w:rsid w:val="008D1CB8"/>
    <w:rsid w:val="008D2576"/>
    <w:rsid w:val="008D2614"/>
    <w:rsid w:val="008D290F"/>
    <w:rsid w:val="008D2D4E"/>
    <w:rsid w:val="008D3490"/>
    <w:rsid w:val="008D367B"/>
    <w:rsid w:val="008D3893"/>
    <w:rsid w:val="008D3F35"/>
    <w:rsid w:val="008D4111"/>
    <w:rsid w:val="008D4573"/>
    <w:rsid w:val="008D45D8"/>
    <w:rsid w:val="008D47B4"/>
    <w:rsid w:val="008D4D61"/>
    <w:rsid w:val="008D4F5F"/>
    <w:rsid w:val="008D526C"/>
    <w:rsid w:val="008D5427"/>
    <w:rsid w:val="008D5D4C"/>
    <w:rsid w:val="008D5E04"/>
    <w:rsid w:val="008D60EE"/>
    <w:rsid w:val="008D6DB5"/>
    <w:rsid w:val="008D7097"/>
    <w:rsid w:val="008D7256"/>
    <w:rsid w:val="008E01B8"/>
    <w:rsid w:val="008E0312"/>
    <w:rsid w:val="008E03FE"/>
    <w:rsid w:val="008E048B"/>
    <w:rsid w:val="008E06CC"/>
    <w:rsid w:val="008E083E"/>
    <w:rsid w:val="008E0A46"/>
    <w:rsid w:val="008E0EAA"/>
    <w:rsid w:val="008E1228"/>
    <w:rsid w:val="008E1340"/>
    <w:rsid w:val="008E16A0"/>
    <w:rsid w:val="008E1733"/>
    <w:rsid w:val="008E1841"/>
    <w:rsid w:val="008E2259"/>
    <w:rsid w:val="008E2788"/>
    <w:rsid w:val="008E2A0F"/>
    <w:rsid w:val="008E308C"/>
    <w:rsid w:val="008E34FA"/>
    <w:rsid w:val="008E35E5"/>
    <w:rsid w:val="008E377E"/>
    <w:rsid w:val="008E410E"/>
    <w:rsid w:val="008E59CB"/>
    <w:rsid w:val="008E5AAA"/>
    <w:rsid w:val="008E5B16"/>
    <w:rsid w:val="008E5BA4"/>
    <w:rsid w:val="008E77CB"/>
    <w:rsid w:val="008F1111"/>
    <w:rsid w:val="008F1297"/>
    <w:rsid w:val="008F1770"/>
    <w:rsid w:val="008F1F4A"/>
    <w:rsid w:val="008F2152"/>
    <w:rsid w:val="008F29C8"/>
    <w:rsid w:val="008F2E56"/>
    <w:rsid w:val="008F2F5D"/>
    <w:rsid w:val="008F2F95"/>
    <w:rsid w:val="008F30CD"/>
    <w:rsid w:val="008F3702"/>
    <w:rsid w:val="008F3995"/>
    <w:rsid w:val="008F3A8E"/>
    <w:rsid w:val="008F3CCA"/>
    <w:rsid w:val="008F3DB0"/>
    <w:rsid w:val="008F40C3"/>
    <w:rsid w:val="008F5503"/>
    <w:rsid w:val="008F5BC0"/>
    <w:rsid w:val="008F6B12"/>
    <w:rsid w:val="008F6E6B"/>
    <w:rsid w:val="008F7928"/>
    <w:rsid w:val="008F7C8E"/>
    <w:rsid w:val="008F7EB4"/>
    <w:rsid w:val="009003BB"/>
    <w:rsid w:val="00900E5F"/>
    <w:rsid w:val="009014E6"/>
    <w:rsid w:val="00901968"/>
    <w:rsid w:val="0090197C"/>
    <w:rsid w:val="00901AF0"/>
    <w:rsid w:val="00901C4B"/>
    <w:rsid w:val="00901F58"/>
    <w:rsid w:val="00902C1D"/>
    <w:rsid w:val="009030CF"/>
    <w:rsid w:val="00903379"/>
    <w:rsid w:val="00903826"/>
    <w:rsid w:val="00903B7D"/>
    <w:rsid w:val="009041F8"/>
    <w:rsid w:val="009046A9"/>
    <w:rsid w:val="0090470C"/>
    <w:rsid w:val="00904AE6"/>
    <w:rsid w:val="00904F0A"/>
    <w:rsid w:val="0090551C"/>
    <w:rsid w:val="009059CD"/>
    <w:rsid w:val="00905B9D"/>
    <w:rsid w:val="00906294"/>
    <w:rsid w:val="00906621"/>
    <w:rsid w:val="00906762"/>
    <w:rsid w:val="00906845"/>
    <w:rsid w:val="00906F8D"/>
    <w:rsid w:val="009071D0"/>
    <w:rsid w:val="0090769A"/>
    <w:rsid w:val="009076C7"/>
    <w:rsid w:val="009101C8"/>
    <w:rsid w:val="009102DF"/>
    <w:rsid w:val="009106D3"/>
    <w:rsid w:val="0091074D"/>
    <w:rsid w:val="00910DA7"/>
    <w:rsid w:val="00910EE1"/>
    <w:rsid w:val="0091106D"/>
    <w:rsid w:val="00911E61"/>
    <w:rsid w:val="009122CA"/>
    <w:rsid w:val="0091293C"/>
    <w:rsid w:val="009129AF"/>
    <w:rsid w:val="00912A97"/>
    <w:rsid w:val="00912C7E"/>
    <w:rsid w:val="00912DA6"/>
    <w:rsid w:val="009131D3"/>
    <w:rsid w:val="00913356"/>
    <w:rsid w:val="00913AF1"/>
    <w:rsid w:val="00913EBF"/>
    <w:rsid w:val="0091403C"/>
    <w:rsid w:val="00914884"/>
    <w:rsid w:val="00914A0E"/>
    <w:rsid w:val="00915000"/>
    <w:rsid w:val="009151D1"/>
    <w:rsid w:val="00915729"/>
    <w:rsid w:val="009161FE"/>
    <w:rsid w:val="00917752"/>
    <w:rsid w:val="009177DE"/>
    <w:rsid w:val="00917A68"/>
    <w:rsid w:val="00917BA5"/>
    <w:rsid w:val="00920F61"/>
    <w:rsid w:val="00921128"/>
    <w:rsid w:val="00921162"/>
    <w:rsid w:val="00921550"/>
    <w:rsid w:val="00921B3F"/>
    <w:rsid w:val="00921C7C"/>
    <w:rsid w:val="0092211A"/>
    <w:rsid w:val="0092274B"/>
    <w:rsid w:val="0092293A"/>
    <w:rsid w:val="00922A0D"/>
    <w:rsid w:val="00922CCD"/>
    <w:rsid w:val="00922FDF"/>
    <w:rsid w:val="009230F5"/>
    <w:rsid w:val="009235F5"/>
    <w:rsid w:val="00923861"/>
    <w:rsid w:val="00923A3F"/>
    <w:rsid w:val="00923CCB"/>
    <w:rsid w:val="00923D95"/>
    <w:rsid w:val="00923EBE"/>
    <w:rsid w:val="0092425C"/>
    <w:rsid w:val="009244AA"/>
    <w:rsid w:val="009246DB"/>
    <w:rsid w:val="009248E0"/>
    <w:rsid w:val="00924D5F"/>
    <w:rsid w:val="009250EA"/>
    <w:rsid w:val="00925131"/>
    <w:rsid w:val="00925818"/>
    <w:rsid w:val="00925A96"/>
    <w:rsid w:val="009260C0"/>
    <w:rsid w:val="00926146"/>
    <w:rsid w:val="009266EF"/>
    <w:rsid w:val="00926B34"/>
    <w:rsid w:val="009271D1"/>
    <w:rsid w:val="00927772"/>
    <w:rsid w:val="00927BF4"/>
    <w:rsid w:val="00927EA5"/>
    <w:rsid w:val="00927FAF"/>
    <w:rsid w:val="009300E6"/>
    <w:rsid w:val="009301F5"/>
    <w:rsid w:val="00930B17"/>
    <w:rsid w:val="00931474"/>
    <w:rsid w:val="009314AD"/>
    <w:rsid w:val="00931828"/>
    <w:rsid w:val="0093236C"/>
    <w:rsid w:val="00932599"/>
    <w:rsid w:val="00932FB1"/>
    <w:rsid w:val="00933B5E"/>
    <w:rsid w:val="00933BE5"/>
    <w:rsid w:val="009344E7"/>
    <w:rsid w:val="0093467E"/>
    <w:rsid w:val="00935058"/>
    <w:rsid w:val="00935082"/>
    <w:rsid w:val="0093578E"/>
    <w:rsid w:val="00935864"/>
    <w:rsid w:val="00936D22"/>
    <w:rsid w:val="00936D30"/>
    <w:rsid w:val="00936E85"/>
    <w:rsid w:val="0093700B"/>
    <w:rsid w:val="00937929"/>
    <w:rsid w:val="0094002A"/>
    <w:rsid w:val="00940CBA"/>
    <w:rsid w:val="00940E7C"/>
    <w:rsid w:val="00941829"/>
    <w:rsid w:val="00941DEF"/>
    <w:rsid w:val="00942163"/>
    <w:rsid w:val="00942A4A"/>
    <w:rsid w:val="00942E01"/>
    <w:rsid w:val="00942E54"/>
    <w:rsid w:val="00942F44"/>
    <w:rsid w:val="00943650"/>
    <w:rsid w:val="00943748"/>
    <w:rsid w:val="00943EF9"/>
    <w:rsid w:val="009442D0"/>
    <w:rsid w:val="00944457"/>
    <w:rsid w:val="009448CC"/>
    <w:rsid w:val="00944B5C"/>
    <w:rsid w:val="00944BD6"/>
    <w:rsid w:val="00944EA9"/>
    <w:rsid w:val="0094523C"/>
    <w:rsid w:val="009452B8"/>
    <w:rsid w:val="009453C4"/>
    <w:rsid w:val="00945434"/>
    <w:rsid w:val="009457AC"/>
    <w:rsid w:val="0094583E"/>
    <w:rsid w:val="00945E52"/>
    <w:rsid w:val="0094624C"/>
    <w:rsid w:val="00946BD0"/>
    <w:rsid w:val="00946E7A"/>
    <w:rsid w:val="00947188"/>
    <w:rsid w:val="00947388"/>
    <w:rsid w:val="009473CD"/>
    <w:rsid w:val="00947967"/>
    <w:rsid w:val="00947CB6"/>
    <w:rsid w:val="00947FA2"/>
    <w:rsid w:val="009501DC"/>
    <w:rsid w:val="00950494"/>
    <w:rsid w:val="009504A6"/>
    <w:rsid w:val="00950893"/>
    <w:rsid w:val="0095113A"/>
    <w:rsid w:val="00951E2A"/>
    <w:rsid w:val="00951EB2"/>
    <w:rsid w:val="009521E8"/>
    <w:rsid w:val="00953EF0"/>
    <w:rsid w:val="009541F1"/>
    <w:rsid w:val="00954B4B"/>
    <w:rsid w:val="009554C0"/>
    <w:rsid w:val="00955570"/>
    <w:rsid w:val="00955702"/>
    <w:rsid w:val="0095580C"/>
    <w:rsid w:val="0095587B"/>
    <w:rsid w:val="00955C35"/>
    <w:rsid w:val="009560AB"/>
    <w:rsid w:val="009566F8"/>
    <w:rsid w:val="009567ED"/>
    <w:rsid w:val="00957159"/>
    <w:rsid w:val="00957543"/>
    <w:rsid w:val="00957983"/>
    <w:rsid w:val="00957B53"/>
    <w:rsid w:val="00960355"/>
    <w:rsid w:val="009605FF"/>
    <w:rsid w:val="00960673"/>
    <w:rsid w:val="0096088B"/>
    <w:rsid w:val="00960BEF"/>
    <w:rsid w:val="00960C81"/>
    <w:rsid w:val="00960DB1"/>
    <w:rsid w:val="00960E8D"/>
    <w:rsid w:val="00960FFC"/>
    <w:rsid w:val="009612AE"/>
    <w:rsid w:val="009617E2"/>
    <w:rsid w:val="009619AC"/>
    <w:rsid w:val="0096240B"/>
    <w:rsid w:val="009625B6"/>
    <w:rsid w:val="0096291D"/>
    <w:rsid w:val="00962C62"/>
    <w:rsid w:val="00962F7F"/>
    <w:rsid w:val="009631A3"/>
    <w:rsid w:val="009635F1"/>
    <w:rsid w:val="00963E23"/>
    <w:rsid w:val="00963E4F"/>
    <w:rsid w:val="00963EB1"/>
    <w:rsid w:val="00964477"/>
    <w:rsid w:val="009647A5"/>
    <w:rsid w:val="009647E0"/>
    <w:rsid w:val="0096481D"/>
    <w:rsid w:val="00964D15"/>
    <w:rsid w:val="00964F01"/>
    <w:rsid w:val="00964FA6"/>
    <w:rsid w:val="00965116"/>
    <w:rsid w:val="00965143"/>
    <w:rsid w:val="009656C8"/>
    <w:rsid w:val="00965B21"/>
    <w:rsid w:val="00966122"/>
    <w:rsid w:val="00966B2E"/>
    <w:rsid w:val="00966C89"/>
    <w:rsid w:val="00966CE9"/>
    <w:rsid w:val="00966E26"/>
    <w:rsid w:val="00966EBF"/>
    <w:rsid w:val="00967851"/>
    <w:rsid w:val="00967DB3"/>
    <w:rsid w:val="00970A2F"/>
    <w:rsid w:val="00971225"/>
    <w:rsid w:val="00971531"/>
    <w:rsid w:val="009718B4"/>
    <w:rsid w:val="00971AAC"/>
    <w:rsid w:val="009723E4"/>
    <w:rsid w:val="00972BCE"/>
    <w:rsid w:val="00973C55"/>
    <w:rsid w:val="00973CCE"/>
    <w:rsid w:val="00974425"/>
    <w:rsid w:val="00974648"/>
    <w:rsid w:val="00974BCD"/>
    <w:rsid w:val="00974EDF"/>
    <w:rsid w:val="009751EC"/>
    <w:rsid w:val="0097588C"/>
    <w:rsid w:val="00975AA7"/>
    <w:rsid w:val="00975CFF"/>
    <w:rsid w:val="009761D3"/>
    <w:rsid w:val="0097644D"/>
    <w:rsid w:val="00977172"/>
    <w:rsid w:val="00977C5B"/>
    <w:rsid w:val="00977D24"/>
    <w:rsid w:val="00977FCE"/>
    <w:rsid w:val="00980C26"/>
    <w:rsid w:val="00980CE9"/>
    <w:rsid w:val="009810AE"/>
    <w:rsid w:val="00981FAB"/>
    <w:rsid w:val="00982310"/>
    <w:rsid w:val="0098250E"/>
    <w:rsid w:val="00983073"/>
    <w:rsid w:val="00983249"/>
    <w:rsid w:val="009832F9"/>
    <w:rsid w:val="00983F97"/>
    <w:rsid w:val="0098503F"/>
    <w:rsid w:val="00985296"/>
    <w:rsid w:val="00985450"/>
    <w:rsid w:val="00985496"/>
    <w:rsid w:val="00985792"/>
    <w:rsid w:val="00985C97"/>
    <w:rsid w:val="0098611B"/>
    <w:rsid w:val="0098660C"/>
    <w:rsid w:val="0098667F"/>
    <w:rsid w:val="00986FD9"/>
    <w:rsid w:val="0098744C"/>
    <w:rsid w:val="00987D05"/>
    <w:rsid w:val="0099027A"/>
    <w:rsid w:val="009905CF"/>
    <w:rsid w:val="00990AC1"/>
    <w:rsid w:val="00990BC6"/>
    <w:rsid w:val="009929E7"/>
    <w:rsid w:val="00992B46"/>
    <w:rsid w:val="00992C27"/>
    <w:rsid w:val="00992D67"/>
    <w:rsid w:val="0099375E"/>
    <w:rsid w:val="009937BC"/>
    <w:rsid w:val="0099468A"/>
    <w:rsid w:val="00994751"/>
    <w:rsid w:val="00994A2B"/>
    <w:rsid w:val="00994EDD"/>
    <w:rsid w:val="00995BB1"/>
    <w:rsid w:val="00995CE5"/>
    <w:rsid w:val="009960D2"/>
    <w:rsid w:val="0099617D"/>
    <w:rsid w:val="009963FE"/>
    <w:rsid w:val="009972A8"/>
    <w:rsid w:val="00997703"/>
    <w:rsid w:val="0099783D"/>
    <w:rsid w:val="00997A23"/>
    <w:rsid w:val="00997D49"/>
    <w:rsid w:val="00997F44"/>
    <w:rsid w:val="009A0186"/>
    <w:rsid w:val="009A040E"/>
    <w:rsid w:val="009A09E3"/>
    <w:rsid w:val="009A0A4A"/>
    <w:rsid w:val="009A1910"/>
    <w:rsid w:val="009A1BE4"/>
    <w:rsid w:val="009A1E3F"/>
    <w:rsid w:val="009A2277"/>
    <w:rsid w:val="009A25FC"/>
    <w:rsid w:val="009A2B7D"/>
    <w:rsid w:val="009A30FE"/>
    <w:rsid w:val="009A346B"/>
    <w:rsid w:val="009A3610"/>
    <w:rsid w:val="009A3B47"/>
    <w:rsid w:val="009A3E83"/>
    <w:rsid w:val="009A42C4"/>
    <w:rsid w:val="009A4534"/>
    <w:rsid w:val="009A465C"/>
    <w:rsid w:val="009A46B1"/>
    <w:rsid w:val="009A4846"/>
    <w:rsid w:val="009A484A"/>
    <w:rsid w:val="009A4B04"/>
    <w:rsid w:val="009A4B14"/>
    <w:rsid w:val="009A4C1A"/>
    <w:rsid w:val="009A54C7"/>
    <w:rsid w:val="009A610E"/>
    <w:rsid w:val="009A63B2"/>
    <w:rsid w:val="009A6565"/>
    <w:rsid w:val="009A6EC5"/>
    <w:rsid w:val="009A7378"/>
    <w:rsid w:val="009A75E0"/>
    <w:rsid w:val="009A7D58"/>
    <w:rsid w:val="009B023E"/>
    <w:rsid w:val="009B035A"/>
    <w:rsid w:val="009B0389"/>
    <w:rsid w:val="009B0D89"/>
    <w:rsid w:val="009B0E2C"/>
    <w:rsid w:val="009B169B"/>
    <w:rsid w:val="009B18BE"/>
    <w:rsid w:val="009B1A73"/>
    <w:rsid w:val="009B2B05"/>
    <w:rsid w:val="009B3249"/>
    <w:rsid w:val="009B34B3"/>
    <w:rsid w:val="009B3A56"/>
    <w:rsid w:val="009B4BA1"/>
    <w:rsid w:val="009B4C10"/>
    <w:rsid w:val="009B4C36"/>
    <w:rsid w:val="009B5338"/>
    <w:rsid w:val="009B5877"/>
    <w:rsid w:val="009B593B"/>
    <w:rsid w:val="009B5AE7"/>
    <w:rsid w:val="009B5AF2"/>
    <w:rsid w:val="009B5D43"/>
    <w:rsid w:val="009B5E9A"/>
    <w:rsid w:val="009B5EEA"/>
    <w:rsid w:val="009B6410"/>
    <w:rsid w:val="009B6671"/>
    <w:rsid w:val="009B6782"/>
    <w:rsid w:val="009B6CC9"/>
    <w:rsid w:val="009B6D80"/>
    <w:rsid w:val="009B74B3"/>
    <w:rsid w:val="009B75C6"/>
    <w:rsid w:val="009B791E"/>
    <w:rsid w:val="009C0279"/>
    <w:rsid w:val="009C0423"/>
    <w:rsid w:val="009C054E"/>
    <w:rsid w:val="009C0638"/>
    <w:rsid w:val="009C18B2"/>
    <w:rsid w:val="009C1970"/>
    <w:rsid w:val="009C19BA"/>
    <w:rsid w:val="009C1B5A"/>
    <w:rsid w:val="009C1F04"/>
    <w:rsid w:val="009C22C9"/>
    <w:rsid w:val="009C26F2"/>
    <w:rsid w:val="009C2964"/>
    <w:rsid w:val="009C2B88"/>
    <w:rsid w:val="009C2FFD"/>
    <w:rsid w:val="009C35AA"/>
    <w:rsid w:val="009C3891"/>
    <w:rsid w:val="009C3DB8"/>
    <w:rsid w:val="009C3EEF"/>
    <w:rsid w:val="009C3F02"/>
    <w:rsid w:val="009C45BA"/>
    <w:rsid w:val="009C4CC2"/>
    <w:rsid w:val="009C52A5"/>
    <w:rsid w:val="009C52D8"/>
    <w:rsid w:val="009C5878"/>
    <w:rsid w:val="009C60B5"/>
    <w:rsid w:val="009C689D"/>
    <w:rsid w:val="009C6D38"/>
    <w:rsid w:val="009C6D95"/>
    <w:rsid w:val="009C6DE4"/>
    <w:rsid w:val="009C7022"/>
    <w:rsid w:val="009C70C1"/>
    <w:rsid w:val="009C74D8"/>
    <w:rsid w:val="009C7752"/>
    <w:rsid w:val="009C7A1B"/>
    <w:rsid w:val="009C7E55"/>
    <w:rsid w:val="009C7FAE"/>
    <w:rsid w:val="009D00CB"/>
    <w:rsid w:val="009D0874"/>
    <w:rsid w:val="009D1000"/>
    <w:rsid w:val="009D119E"/>
    <w:rsid w:val="009D1B0D"/>
    <w:rsid w:val="009D1E1D"/>
    <w:rsid w:val="009D2335"/>
    <w:rsid w:val="009D291A"/>
    <w:rsid w:val="009D2BD4"/>
    <w:rsid w:val="009D2CE4"/>
    <w:rsid w:val="009D3538"/>
    <w:rsid w:val="009D3547"/>
    <w:rsid w:val="009D4F38"/>
    <w:rsid w:val="009D54E8"/>
    <w:rsid w:val="009D55D9"/>
    <w:rsid w:val="009D56B8"/>
    <w:rsid w:val="009D58A3"/>
    <w:rsid w:val="009D5902"/>
    <w:rsid w:val="009D5AD1"/>
    <w:rsid w:val="009D5C50"/>
    <w:rsid w:val="009D65B2"/>
    <w:rsid w:val="009D6767"/>
    <w:rsid w:val="009D68E7"/>
    <w:rsid w:val="009D6C2D"/>
    <w:rsid w:val="009D6CA6"/>
    <w:rsid w:val="009D720A"/>
    <w:rsid w:val="009D7C49"/>
    <w:rsid w:val="009E02D4"/>
    <w:rsid w:val="009E039F"/>
    <w:rsid w:val="009E040F"/>
    <w:rsid w:val="009E0424"/>
    <w:rsid w:val="009E0A23"/>
    <w:rsid w:val="009E0AD0"/>
    <w:rsid w:val="009E0DF5"/>
    <w:rsid w:val="009E258C"/>
    <w:rsid w:val="009E29B0"/>
    <w:rsid w:val="009E2CCB"/>
    <w:rsid w:val="009E3712"/>
    <w:rsid w:val="009E3A05"/>
    <w:rsid w:val="009E3A4A"/>
    <w:rsid w:val="009E3BFF"/>
    <w:rsid w:val="009E4903"/>
    <w:rsid w:val="009E4EF0"/>
    <w:rsid w:val="009E574C"/>
    <w:rsid w:val="009E57BF"/>
    <w:rsid w:val="009E6215"/>
    <w:rsid w:val="009E6286"/>
    <w:rsid w:val="009E7203"/>
    <w:rsid w:val="009E76FF"/>
    <w:rsid w:val="009E7873"/>
    <w:rsid w:val="009F059E"/>
    <w:rsid w:val="009F0A27"/>
    <w:rsid w:val="009F0FED"/>
    <w:rsid w:val="009F101B"/>
    <w:rsid w:val="009F10B1"/>
    <w:rsid w:val="009F1278"/>
    <w:rsid w:val="009F143C"/>
    <w:rsid w:val="009F2A73"/>
    <w:rsid w:val="009F2B3F"/>
    <w:rsid w:val="009F3506"/>
    <w:rsid w:val="009F3680"/>
    <w:rsid w:val="009F36EB"/>
    <w:rsid w:val="009F3AC7"/>
    <w:rsid w:val="009F3BC8"/>
    <w:rsid w:val="009F3D0D"/>
    <w:rsid w:val="009F3FA4"/>
    <w:rsid w:val="009F4094"/>
    <w:rsid w:val="009F459F"/>
    <w:rsid w:val="009F4A77"/>
    <w:rsid w:val="009F4D23"/>
    <w:rsid w:val="009F4D68"/>
    <w:rsid w:val="009F4E1F"/>
    <w:rsid w:val="009F508E"/>
    <w:rsid w:val="009F516F"/>
    <w:rsid w:val="009F524E"/>
    <w:rsid w:val="009F5589"/>
    <w:rsid w:val="009F5AE4"/>
    <w:rsid w:val="009F5C4E"/>
    <w:rsid w:val="009F5CC4"/>
    <w:rsid w:val="009F5E7E"/>
    <w:rsid w:val="009F6EF1"/>
    <w:rsid w:val="009F710F"/>
    <w:rsid w:val="009F7464"/>
    <w:rsid w:val="009F7654"/>
    <w:rsid w:val="009F76FF"/>
    <w:rsid w:val="009F7A2F"/>
    <w:rsid w:val="00A00077"/>
    <w:rsid w:val="00A00306"/>
    <w:rsid w:val="00A0088C"/>
    <w:rsid w:val="00A00F64"/>
    <w:rsid w:val="00A02CF1"/>
    <w:rsid w:val="00A03CE6"/>
    <w:rsid w:val="00A03F68"/>
    <w:rsid w:val="00A04A1B"/>
    <w:rsid w:val="00A04B3A"/>
    <w:rsid w:val="00A04FFE"/>
    <w:rsid w:val="00A052F8"/>
    <w:rsid w:val="00A055F1"/>
    <w:rsid w:val="00A05989"/>
    <w:rsid w:val="00A062E6"/>
    <w:rsid w:val="00A06725"/>
    <w:rsid w:val="00A0677A"/>
    <w:rsid w:val="00A06858"/>
    <w:rsid w:val="00A06A92"/>
    <w:rsid w:val="00A06E1E"/>
    <w:rsid w:val="00A07192"/>
    <w:rsid w:val="00A073A7"/>
    <w:rsid w:val="00A07870"/>
    <w:rsid w:val="00A078B3"/>
    <w:rsid w:val="00A1055C"/>
    <w:rsid w:val="00A107B4"/>
    <w:rsid w:val="00A10B08"/>
    <w:rsid w:val="00A10BC1"/>
    <w:rsid w:val="00A10FD2"/>
    <w:rsid w:val="00A10FE9"/>
    <w:rsid w:val="00A1125B"/>
    <w:rsid w:val="00A116A9"/>
    <w:rsid w:val="00A12071"/>
    <w:rsid w:val="00A124E1"/>
    <w:rsid w:val="00A12744"/>
    <w:rsid w:val="00A1284A"/>
    <w:rsid w:val="00A12CF9"/>
    <w:rsid w:val="00A12EC2"/>
    <w:rsid w:val="00A12FBE"/>
    <w:rsid w:val="00A1363E"/>
    <w:rsid w:val="00A13CE1"/>
    <w:rsid w:val="00A13E11"/>
    <w:rsid w:val="00A13EBC"/>
    <w:rsid w:val="00A1491B"/>
    <w:rsid w:val="00A15F74"/>
    <w:rsid w:val="00A162D5"/>
    <w:rsid w:val="00A16967"/>
    <w:rsid w:val="00A1716A"/>
    <w:rsid w:val="00A1716C"/>
    <w:rsid w:val="00A17A7C"/>
    <w:rsid w:val="00A17C8A"/>
    <w:rsid w:val="00A207D3"/>
    <w:rsid w:val="00A20D16"/>
    <w:rsid w:val="00A210FB"/>
    <w:rsid w:val="00A21684"/>
    <w:rsid w:val="00A21E7D"/>
    <w:rsid w:val="00A21FEA"/>
    <w:rsid w:val="00A229AA"/>
    <w:rsid w:val="00A23444"/>
    <w:rsid w:val="00A23937"/>
    <w:rsid w:val="00A23A33"/>
    <w:rsid w:val="00A24153"/>
    <w:rsid w:val="00A24A2A"/>
    <w:rsid w:val="00A24F74"/>
    <w:rsid w:val="00A24FDF"/>
    <w:rsid w:val="00A255FD"/>
    <w:rsid w:val="00A257B7"/>
    <w:rsid w:val="00A25C9B"/>
    <w:rsid w:val="00A25E1D"/>
    <w:rsid w:val="00A25F12"/>
    <w:rsid w:val="00A25F22"/>
    <w:rsid w:val="00A26049"/>
    <w:rsid w:val="00A26834"/>
    <w:rsid w:val="00A2684C"/>
    <w:rsid w:val="00A2699C"/>
    <w:rsid w:val="00A26C27"/>
    <w:rsid w:val="00A26F47"/>
    <w:rsid w:val="00A27535"/>
    <w:rsid w:val="00A2770E"/>
    <w:rsid w:val="00A27A20"/>
    <w:rsid w:val="00A27C79"/>
    <w:rsid w:val="00A30AFE"/>
    <w:rsid w:val="00A30CF0"/>
    <w:rsid w:val="00A30DD3"/>
    <w:rsid w:val="00A314B4"/>
    <w:rsid w:val="00A314ED"/>
    <w:rsid w:val="00A3180C"/>
    <w:rsid w:val="00A3206D"/>
    <w:rsid w:val="00A320E9"/>
    <w:rsid w:val="00A3225B"/>
    <w:rsid w:val="00A3263E"/>
    <w:rsid w:val="00A32F77"/>
    <w:rsid w:val="00A33F36"/>
    <w:rsid w:val="00A34742"/>
    <w:rsid w:val="00A34DA7"/>
    <w:rsid w:val="00A34DF1"/>
    <w:rsid w:val="00A34F4F"/>
    <w:rsid w:val="00A35022"/>
    <w:rsid w:val="00A3531C"/>
    <w:rsid w:val="00A3576B"/>
    <w:rsid w:val="00A36080"/>
    <w:rsid w:val="00A365E2"/>
    <w:rsid w:val="00A36AA8"/>
    <w:rsid w:val="00A36F0F"/>
    <w:rsid w:val="00A3763A"/>
    <w:rsid w:val="00A37694"/>
    <w:rsid w:val="00A376FB"/>
    <w:rsid w:val="00A3777E"/>
    <w:rsid w:val="00A40127"/>
    <w:rsid w:val="00A4024A"/>
    <w:rsid w:val="00A4026A"/>
    <w:rsid w:val="00A407CF"/>
    <w:rsid w:val="00A411C6"/>
    <w:rsid w:val="00A41BCD"/>
    <w:rsid w:val="00A41BE3"/>
    <w:rsid w:val="00A42D4A"/>
    <w:rsid w:val="00A43375"/>
    <w:rsid w:val="00A4352D"/>
    <w:rsid w:val="00A43B4B"/>
    <w:rsid w:val="00A43E10"/>
    <w:rsid w:val="00A446E5"/>
    <w:rsid w:val="00A44DBF"/>
    <w:rsid w:val="00A44EFF"/>
    <w:rsid w:val="00A45670"/>
    <w:rsid w:val="00A45856"/>
    <w:rsid w:val="00A45E35"/>
    <w:rsid w:val="00A46245"/>
    <w:rsid w:val="00A46449"/>
    <w:rsid w:val="00A4674B"/>
    <w:rsid w:val="00A46793"/>
    <w:rsid w:val="00A47DE8"/>
    <w:rsid w:val="00A506B7"/>
    <w:rsid w:val="00A5079D"/>
    <w:rsid w:val="00A50841"/>
    <w:rsid w:val="00A50AB5"/>
    <w:rsid w:val="00A5189C"/>
    <w:rsid w:val="00A51981"/>
    <w:rsid w:val="00A5206B"/>
    <w:rsid w:val="00A52216"/>
    <w:rsid w:val="00A52379"/>
    <w:rsid w:val="00A5286F"/>
    <w:rsid w:val="00A5292A"/>
    <w:rsid w:val="00A52D68"/>
    <w:rsid w:val="00A52E38"/>
    <w:rsid w:val="00A52F0E"/>
    <w:rsid w:val="00A53426"/>
    <w:rsid w:val="00A5374F"/>
    <w:rsid w:val="00A53838"/>
    <w:rsid w:val="00A53942"/>
    <w:rsid w:val="00A54F84"/>
    <w:rsid w:val="00A550F9"/>
    <w:rsid w:val="00A55306"/>
    <w:rsid w:val="00A5537A"/>
    <w:rsid w:val="00A557A1"/>
    <w:rsid w:val="00A55993"/>
    <w:rsid w:val="00A56634"/>
    <w:rsid w:val="00A5701B"/>
    <w:rsid w:val="00A60B91"/>
    <w:rsid w:val="00A61202"/>
    <w:rsid w:val="00A62765"/>
    <w:rsid w:val="00A62DF7"/>
    <w:rsid w:val="00A62EF0"/>
    <w:rsid w:val="00A6373D"/>
    <w:rsid w:val="00A63941"/>
    <w:rsid w:val="00A63C28"/>
    <w:rsid w:val="00A64534"/>
    <w:rsid w:val="00A6472B"/>
    <w:rsid w:val="00A64A26"/>
    <w:rsid w:val="00A655F0"/>
    <w:rsid w:val="00A6568A"/>
    <w:rsid w:val="00A658EC"/>
    <w:rsid w:val="00A6595F"/>
    <w:rsid w:val="00A65D55"/>
    <w:rsid w:val="00A6772F"/>
    <w:rsid w:val="00A678CE"/>
    <w:rsid w:val="00A67AD8"/>
    <w:rsid w:val="00A7017C"/>
    <w:rsid w:val="00A7045B"/>
    <w:rsid w:val="00A704E6"/>
    <w:rsid w:val="00A71215"/>
    <w:rsid w:val="00A712CC"/>
    <w:rsid w:val="00A71F7D"/>
    <w:rsid w:val="00A7215E"/>
    <w:rsid w:val="00A7221E"/>
    <w:rsid w:val="00A72BA3"/>
    <w:rsid w:val="00A72D81"/>
    <w:rsid w:val="00A72FEB"/>
    <w:rsid w:val="00A730BE"/>
    <w:rsid w:val="00A738C8"/>
    <w:rsid w:val="00A7448E"/>
    <w:rsid w:val="00A746AD"/>
    <w:rsid w:val="00A74FCF"/>
    <w:rsid w:val="00A75BE4"/>
    <w:rsid w:val="00A7616A"/>
    <w:rsid w:val="00A7691E"/>
    <w:rsid w:val="00A76B79"/>
    <w:rsid w:val="00A76F39"/>
    <w:rsid w:val="00A77392"/>
    <w:rsid w:val="00A773FF"/>
    <w:rsid w:val="00A7753E"/>
    <w:rsid w:val="00A77678"/>
    <w:rsid w:val="00A77E20"/>
    <w:rsid w:val="00A80EA3"/>
    <w:rsid w:val="00A81075"/>
    <w:rsid w:val="00A813C9"/>
    <w:rsid w:val="00A81447"/>
    <w:rsid w:val="00A81715"/>
    <w:rsid w:val="00A81B00"/>
    <w:rsid w:val="00A825FF"/>
    <w:rsid w:val="00A8268C"/>
    <w:rsid w:val="00A82870"/>
    <w:rsid w:val="00A82DBB"/>
    <w:rsid w:val="00A8315A"/>
    <w:rsid w:val="00A839B0"/>
    <w:rsid w:val="00A83A2F"/>
    <w:rsid w:val="00A8406F"/>
    <w:rsid w:val="00A84070"/>
    <w:rsid w:val="00A849A7"/>
    <w:rsid w:val="00A84B19"/>
    <w:rsid w:val="00A85D38"/>
    <w:rsid w:val="00A862FB"/>
    <w:rsid w:val="00A8661E"/>
    <w:rsid w:val="00A86687"/>
    <w:rsid w:val="00A86B27"/>
    <w:rsid w:val="00A86F42"/>
    <w:rsid w:val="00A87317"/>
    <w:rsid w:val="00A87CF9"/>
    <w:rsid w:val="00A90298"/>
    <w:rsid w:val="00A904A5"/>
    <w:rsid w:val="00A9081F"/>
    <w:rsid w:val="00A908CF"/>
    <w:rsid w:val="00A90E5A"/>
    <w:rsid w:val="00A9112B"/>
    <w:rsid w:val="00A9113E"/>
    <w:rsid w:val="00A914A1"/>
    <w:rsid w:val="00A9174C"/>
    <w:rsid w:val="00A91884"/>
    <w:rsid w:val="00A91994"/>
    <w:rsid w:val="00A91A0C"/>
    <w:rsid w:val="00A92AA5"/>
    <w:rsid w:val="00A93166"/>
    <w:rsid w:val="00A93480"/>
    <w:rsid w:val="00A9356E"/>
    <w:rsid w:val="00A93924"/>
    <w:rsid w:val="00A93BF9"/>
    <w:rsid w:val="00A9438B"/>
    <w:rsid w:val="00A94464"/>
    <w:rsid w:val="00A94C3B"/>
    <w:rsid w:val="00A94C51"/>
    <w:rsid w:val="00A94DCA"/>
    <w:rsid w:val="00A95163"/>
    <w:rsid w:val="00A966BC"/>
    <w:rsid w:val="00A96872"/>
    <w:rsid w:val="00A968BC"/>
    <w:rsid w:val="00A9695B"/>
    <w:rsid w:val="00A96C2D"/>
    <w:rsid w:val="00A96DA8"/>
    <w:rsid w:val="00A97017"/>
    <w:rsid w:val="00A973D4"/>
    <w:rsid w:val="00A973DD"/>
    <w:rsid w:val="00A9742E"/>
    <w:rsid w:val="00A97447"/>
    <w:rsid w:val="00A9769C"/>
    <w:rsid w:val="00A97A84"/>
    <w:rsid w:val="00A97B06"/>
    <w:rsid w:val="00AA0060"/>
    <w:rsid w:val="00AA05E6"/>
    <w:rsid w:val="00AA0B18"/>
    <w:rsid w:val="00AA0F7D"/>
    <w:rsid w:val="00AA10F8"/>
    <w:rsid w:val="00AA1107"/>
    <w:rsid w:val="00AA12FD"/>
    <w:rsid w:val="00AA151D"/>
    <w:rsid w:val="00AA1713"/>
    <w:rsid w:val="00AA195E"/>
    <w:rsid w:val="00AA1DC5"/>
    <w:rsid w:val="00AA1F75"/>
    <w:rsid w:val="00AA2590"/>
    <w:rsid w:val="00AA30C2"/>
    <w:rsid w:val="00AA3301"/>
    <w:rsid w:val="00AA3682"/>
    <w:rsid w:val="00AA3951"/>
    <w:rsid w:val="00AA3D40"/>
    <w:rsid w:val="00AA3D9A"/>
    <w:rsid w:val="00AA3F34"/>
    <w:rsid w:val="00AA3F6F"/>
    <w:rsid w:val="00AA4715"/>
    <w:rsid w:val="00AA489E"/>
    <w:rsid w:val="00AA4B5E"/>
    <w:rsid w:val="00AA4F58"/>
    <w:rsid w:val="00AA5225"/>
    <w:rsid w:val="00AA5432"/>
    <w:rsid w:val="00AA5CE3"/>
    <w:rsid w:val="00AA6803"/>
    <w:rsid w:val="00AA6ADB"/>
    <w:rsid w:val="00AA6FDA"/>
    <w:rsid w:val="00AA70BA"/>
    <w:rsid w:val="00AA73AA"/>
    <w:rsid w:val="00AA757C"/>
    <w:rsid w:val="00AB0312"/>
    <w:rsid w:val="00AB0C28"/>
    <w:rsid w:val="00AB0C94"/>
    <w:rsid w:val="00AB0EED"/>
    <w:rsid w:val="00AB1411"/>
    <w:rsid w:val="00AB1919"/>
    <w:rsid w:val="00AB1B0D"/>
    <w:rsid w:val="00AB1B93"/>
    <w:rsid w:val="00AB20C4"/>
    <w:rsid w:val="00AB28F0"/>
    <w:rsid w:val="00AB2F6B"/>
    <w:rsid w:val="00AB34EC"/>
    <w:rsid w:val="00AB3510"/>
    <w:rsid w:val="00AB3A7B"/>
    <w:rsid w:val="00AB431C"/>
    <w:rsid w:val="00AB443E"/>
    <w:rsid w:val="00AB469D"/>
    <w:rsid w:val="00AB47F6"/>
    <w:rsid w:val="00AB489A"/>
    <w:rsid w:val="00AB4CA8"/>
    <w:rsid w:val="00AB5245"/>
    <w:rsid w:val="00AB64CE"/>
    <w:rsid w:val="00AB6E25"/>
    <w:rsid w:val="00AB71CB"/>
    <w:rsid w:val="00AB7AEE"/>
    <w:rsid w:val="00AB7E11"/>
    <w:rsid w:val="00AC03C2"/>
    <w:rsid w:val="00AC07F6"/>
    <w:rsid w:val="00AC1880"/>
    <w:rsid w:val="00AC21DC"/>
    <w:rsid w:val="00AC2C50"/>
    <w:rsid w:val="00AC2F78"/>
    <w:rsid w:val="00AC2FB5"/>
    <w:rsid w:val="00AC35FA"/>
    <w:rsid w:val="00AC3729"/>
    <w:rsid w:val="00AC3A63"/>
    <w:rsid w:val="00AC3B31"/>
    <w:rsid w:val="00AC3F72"/>
    <w:rsid w:val="00AC47D8"/>
    <w:rsid w:val="00AC4F51"/>
    <w:rsid w:val="00AC52F7"/>
    <w:rsid w:val="00AC5380"/>
    <w:rsid w:val="00AC5992"/>
    <w:rsid w:val="00AC5FBE"/>
    <w:rsid w:val="00AC631B"/>
    <w:rsid w:val="00AC645C"/>
    <w:rsid w:val="00AC6540"/>
    <w:rsid w:val="00AC67B3"/>
    <w:rsid w:val="00AC6C26"/>
    <w:rsid w:val="00AC7071"/>
    <w:rsid w:val="00AC7165"/>
    <w:rsid w:val="00AC7713"/>
    <w:rsid w:val="00AC7C8B"/>
    <w:rsid w:val="00AD040F"/>
    <w:rsid w:val="00AD0528"/>
    <w:rsid w:val="00AD1072"/>
    <w:rsid w:val="00AD1246"/>
    <w:rsid w:val="00AD13EB"/>
    <w:rsid w:val="00AD1542"/>
    <w:rsid w:val="00AD15D3"/>
    <w:rsid w:val="00AD1D58"/>
    <w:rsid w:val="00AD23E5"/>
    <w:rsid w:val="00AD241A"/>
    <w:rsid w:val="00AD2737"/>
    <w:rsid w:val="00AD30D6"/>
    <w:rsid w:val="00AD3F15"/>
    <w:rsid w:val="00AD3F86"/>
    <w:rsid w:val="00AD48EC"/>
    <w:rsid w:val="00AD4B80"/>
    <w:rsid w:val="00AD4C90"/>
    <w:rsid w:val="00AD5644"/>
    <w:rsid w:val="00AD5B27"/>
    <w:rsid w:val="00AD628B"/>
    <w:rsid w:val="00AD6665"/>
    <w:rsid w:val="00AD69E6"/>
    <w:rsid w:val="00AD6AFC"/>
    <w:rsid w:val="00AD7395"/>
    <w:rsid w:val="00AD76BB"/>
    <w:rsid w:val="00AE094C"/>
    <w:rsid w:val="00AE0BCE"/>
    <w:rsid w:val="00AE0E4E"/>
    <w:rsid w:val="00AE0E89"/>
    <w:rsid w:val="00AE0F0C"/>
    <w:rsid w:val="00AE1234"/>
    <w:rsid w:val="00AE1261"/>
    <w:rsid w:val="00AE14D1"/>
    <w:rsid w:val="00AE1A72"/>
    <w:rsid w:val="00AE1A9D"/>
    <w:rsid w:val="00AE1BC0"/>
    <w:rsid w:val="00AE1E84"/>
    <w:rsid w:val="00AE1F0B"/>
    <w:rsid w:val="00AE2329"/>
    <w:rsid w:val="00AE2507"/>
    <w:rsid w:val="00AE26AA"/>
    <w:rsid w:val="00AE2960"/>
    <w:rsid w:val="00AE2DFC"/>
    <w:rsid w:val="00AE32C8"/>
    <w:rsid w:val="00AE354E"/>
    <w:rsid w:val="00AE374C"/>
    <w:rsid w:val="00AE43B7"/>
    <w:rsid w:val="00AE4BC6"/>
    <w:rsid w:val="00AE574C"/>
    <w:rsid w:val="00AE5EB7"/>
    <w:rsid w:val="00AE6224"/>
    <w:rsid w:val="00AE6225"/>
    <w:rsid w:val="00AE63D5"/>
    <w:rsid w:val="00AE6492"/>
    <w:rsid w:val="00AE68BC"/>
    <w:rsid w:val="00AE68CD"/>
    <w:rsid w:val="00AE6A9F"/>
    <w:rsid w:val="00AE6CCF"/>
    <w:rsid w:val="00AE7342"/>
    <w:rsid w:val="00AE7383"/>
    <w:rsid w:val="00AE78C9"/>
    <w:rsid w:val="00AE7ADA"/>
    <w:rsid w:val="00AF02C0"/>
    <w:rsid w:val="00AF054B"/>
    <w:rsid w:val="00AF05B3"/>
    <w:rsid w:val="00AF0E98"/>
    <w:rsid w:val="00AF163F"/>
    <w:rsid w:val="00AF178B"/>
    <w:rsid w:val="00AF182F"/>
    <w:rsid w:val="00AF1B2D"/>
    <w:rsid w:val="00AF1BCE"/>
    <w:rsid w:val="00AF2462"/>
    <w:rsid w:val="00AF2948"/>
    <w:rsid w:val="00AF322E"/>
    <w:rsid w:val="00AF3271"/>
    <w:rsid w:val="00AF3B92"/>
    <w:rsid w:val="00AF3FBA"/>
    <w:rsid w:val="00AF4335"/>
    <w:rsid w:val="00AF4478"/>
    <w:rsid w:val="00AF4863"/>
    <w:rsid w:val="00AF48DE"/>
    <w:rsid w:val="00AF54AE"/>
    <w:rsid w:val="00AF5C51"/>
    <w:rsid w:val="00AF5DB3"/>
    <w:rsid w:val="00AF5FD8"/>
    <w:rsid w:val="00AF65C5"/>
    <w:rsid w:val="00AF67A5"/>
    <w:rsid w:val="00AF6939"/>
    <w:rsid w:val="00AF6B79"/>
    <w:rsid w:val="00AF6D05"/>
    <w:rsid w:val="00AF72A2"/>
    <w:rsid w:val="00AF7E23"/>
    <w:rsid w:val="00AF7F4C"/>
    <w:rsid w:val="00B00226"/>
    <w:rsid w:val="00B002EC"/>
    <w:rsid w:val="00B014BA"/>
    <w:rsid w:val="00B01633"/>
    <w:rsid w:val="00B01673"/>
    <w:rsid w:val="00B01733"/>
    <w:rsid w:val="00B019DD"/>
    <w:rsid w:val="00B0243A"/>
    <w:rsid w:val="00B02515"/>
    <w:rsid w:val="00B02761"/>
    <w:rsid w:val="00B02831"/>
    <w:rsid w:val="00B02A69"/>
    <w:rsid w:val="00B033E8"/>
    <w:rsid w:val="00B04166"/>
    <w:rsid w:val="00B04BDA"/>
    <w:rsid w:val="00B05B2F"/>
    <w:rsid w:val="00B05E7A"/>
    <w:rsid w:val="00B0680D"/>
    <w:rsid w:val="00B07C36"/>
    <w:rsid w:val="00B1002B"/>
    <w:rsid w:val="00B101B4"/>
    <w:rsid w:val="00B104FF"/>
    <w:rsid w:val="00B108C9"/>
    <w:rsid w:val="00B10B92"/>
    <w:rsid w:val="00B122A6"/>
    <w:rsid w:val="00B1268C"/>
    <w:rsid w:val="00B12B42"/>
    <w:rsid w:val="00B12C2E"/>
    <w:rsid w:val="00B130E4"/>
    <w:rsid w:val="00B1320E"/>
    <w:rsid w:val="00B1345E"/>
    <w:rsid w:val="00B1364B"/>
    <w:rsid w:val="00B13716"/>
    <w:rsid w:val="00B139F8"/>
    <w:rsid w:val="00B13A3B"/>
    <w:rsid w:val="00B13A49"/>
    <w:rsid w:val="00B14364"/>
    <w:rsid w:val="00B1442D"/>
    <w:rsid w:val="00B1490D"/>
    <w:rsid w:val="00B14F37"/>
    <w:rsid w:val="00B15201"/>
    <w:rsid w:val="00B1550E"/>
    <w:rsid w:val="00B156F1"/>
    <w:rsid w:val="00B15A5C"/>
    <w:rsid w:val="00B15B79"/>
    <w:rsid w:val="00B1606B"/>
    <w:rsid w:val="00B1687D"/>
    <w:rsid w:val="00B1698C"/>
    <w:rsid w:val="00B16A54"/>
    <w:rsid w:val="00B1745F"/>
    <w:rsid w:val="00B17990"/>
    <w:rsid w:val="00B17A01"/>
    <w:rsid w:val="00B203B8"/>
    <w:rsid w:val="00B20520"/>
    <w:rsid w:val="00B20803"/>
    <w:rsid w:val="00B20B09"/>
    <w:rsid w:val="00B20BEB"/>
    <w:rsid w:val="00B20E01"/>
    <w:rsid w:val="00B21234"/>
    <w:rsid w:val="00B2139C"/>
    <w:rsid w:val="00B21598"/>
    <w:rsid w:val="00B21933"/>
    <w:rsid w:val="00B21B07"/>
    <w:rsid w:val="00B21E50"/>
    <w:rsid w:val="00B225D4"/>
    <w:rsid w:val="00B225E2"/>
    <w:rsid w:val="00B233B2"/>
    <w:rsid w:val="00B233D9"/>
    <w:rsid w:val="00B2369C"/>
    <w:rsid w:val="00B237B5"/>
    <w:rsid w:val="00B23899"/>
    <w:rsid w:val="00B23BEE"/>
    <w:rsid w:val="00B23D10"/>
    <w:rsid w:val="00B23E0A"/>
    <w:rsid w:val="00B23FBB"/>
    <w:rsid w:val="00B255F0"/>
    <w:rsid w:val="00B2574A"/>
    <w:rsid w:val="00B25AE3"/>
    <w:rsid w:val="00B2624B"/>
    <w:rsid w:val="00B26858"/>
    <w:rsid w:val="00B26A59"/>
    <w:rsid w:val="00B26CB6"/>
    <w:rsid w:val="00B2788F"/>
    <w:rsid w:val="00B305F3"/>
    <w:rsid w:val="00B30CC5"/>
    <w:rsid w:val="00B31A49"/>
    <w:rsid w:val="00B31DF8"/>
    <w:rsid w:val="00B3210C"/>
    <w:rsid w:val="00B33AB3"/>
    <w:rsid w:val="00B340DF"/>
    <w:rsid w:val="00B34E42"/>
    <w:rsid w:val="00B3545B"/>
    <w:rsid w:val="00B355EB"/>
    <w:rsid w:val="00B3565A"/>
    <w:rsid w:val="00B35781"/>
    <w:rsid w:val="00B35845"/>
    <w:rsid w:val="00B35853"/>
    <w:rsid w:val="00B359D7"/>
    <w:rsid w:val="00B35D23"/>
    <w:rsid w:val="00B360A7"/>
    <w:rsid w:val="00B3659A"/>
    <w:rsid w:val="00B36A18"/>
    <w:rsid w:val="00B36B3B"/>
    <w:rsid w:val="00B36B50"/>
    <w:rsid w:val="00B36F22"/>
    <w:rsid w:val="00B373FC"/>
    <w:rsid w:val="00B3795B"/>
    <w:rsid w:val="00B37CBD"/>
    <w:rsid w:val="00B37DD7"/>
    <w:rsid w:val="00B40080"/>
    <w:rsid w:val="00B40185"/>
    <w:rsid w:val="00B4045C"/>
    <w:rsid w:val="00B404D1"/>
    <w:rsid w:val="00B40585"/>
    <w:rsid w:val="00B415B9"/>
    <w:rsid w:val="00B416A0"/>
    <w:rsid w:val="00B41AB9"/>
    <w:rsid w:val="00B4207D"/>
    <w:rsid w:val="00B421AF"/>
    <w:rsid w:val="00B4301E"/>
    <w:rsid w:val="00B430A4"/>
    <w:rsid w:val="00B431D7"/>
    <w:rsid w:val="00B43245"/>
    <w:rsid w:val="00B4416C"/>
    <w:rsid w:val="00B4496D"/>
    <w:rsid w:val="00B45B1D"/>
    <w:rsid w:val="00B45E9D"/>
    <w:rsid w:val="00B461E7"/>
    <w:rsid w:val="00B46CB2"/>
    <w:rsid w:val="00B46D36"/>
    <w:rsid w:val="00B46E11"/>
    <w:rsid w:val="00B476BA"/>
    <w:rsid w:val="00B476EA"/>
    <w:rsid w:val="00B479B2"/>
    <w:rsid w:val="00B50EC1"/>
    <w:rsid w:val="00B50F95"/>
    <w:rsid w:val="00B51405"/>
    <w:rsid w:val="00B5159D"/>
    <w:rsid w:val="00B51858"/>
    <w:rsid w:val="00B51862"/>
    <w:rsid w:val="00B51886"/>
    <w:rsid w:val="00B519D4"/>
    <w:rsid w:val="00B5233F"/>
    <w:rsid w:val="00B5281B"/>
    <w:rsid w:val="00B53CF0"/>
    <w:rsid w:val="00B53D98"/>
    <w:rsid w:val="00B5404B"/>
    <w:rsid w:val="00B54124"/>
    <w:rsid w:val="00B5460D"/>
    <w:rsid w:val="00B54931"/>
    <w:rsid w:val="00B54D3D"/>
    <w:rsid w:val="00B55722"/>
    <w:rsid w:val="00B55BF5"/>
    <w:rsid w:val="00B55F51"/>
    <w:rsid w:val="00B56796"/>
    <w:rsid w:val="00B56BE0"/>
    <w:rsid w:val="00B56C38"/>
    <w:rsid w:val="00B571CB"/>
    <w:rsid w:val="00B576D9"/>
    <w:rsid w:val="00B57A03"/>
    <w:rsid w:val="00B57FFD"/>
    <w:rsid w:val="00B6011B"/>
    <w:rsid w:val="00B60877"/>
    <w:rsid w:val="00B609A0"/>
    <w:rsid w:val="00B61304"/>
    <w:rsid w:val="00B61463"/>
    <w:rsid w:val="00B61559"/>
    <w:rsid w:val="00B61AFE"/>
    <w:rsid w:val="00B6200A"/>
    <w:rsid w:val="00B62015"/>
    <w:rsid w:val="00B62EA6"/>
    <w:rsid w:val="00B632B6"/>
    <w:rsid w:val="00B63410"/>
    <w:rsid w:val="00B63F80"/>
    <w:rsid w:val="00B64269"/>
    <w:rsid w:val="00B64337"/>
    <w:rsid w:val="00B64741"/>
    <w:rsid w:val="00B647DF"/>
    <w:rsid w:val="00B64A1B"/>
    <w:rsid w:val="00B64E88"/>
    <w:rsid w:val="00B64F75"/>
    <w:rsid w:val="00B65E23"/>
    <w:rsid w:val="00B66770"/>
    <w:rsid w:val="00B668AB"/>
    <w:rsid w:val="00B66D69"/>
    <w:rsid w:val="00B66FE1"/>
    <w:rsid w:val="00B67113"/>
    <w:rsid w:val="00B6712C"/>
    <w:rsid w:val="00B672BD"/>
    <w:rsid w:val="00B676F0"/>
    <w:rsid w:val="00B67CF4"/>
    <w:rsid w:val="00B67F2C"/>
    <w:rsid w:val="00B67F2E"/>
    <w:rsid w:val="00B70A04"/>
    <w:rsid w:val="00B70C92"/>
    <w:rsid w:val="00B7106D"/>
    <w:rsid w:val="00B710E1"/>
    <w:rsid w:val="00B71197"/>
    <w:rsid w:val="00B7158B"/>
    <w:rsid w:val="00B718B6"/>
    <w:rsid w:val="00B722E4"/>
    <w:rsid w:val="00B72506"/>
    <w:rsid w:val="00B726DF"/>
    <w:rsid w:val="00B730F2"/>
    <w:rsid w:val="00B733F6"/>
    <w:rsid w:val="00B735DD"/>
    <w:rsid w:val="00B73C6E"/>
    <w:rsid w:val="00B73DC0"/>
    <w:rsid w:val="00B73FF2"/>
    <w:rsid w:val="00B74B8F"/>
    <w:rsid w:val="00B74BE0"/>
    <w:rsid w:val="00B74C0D"/>
    <w:rsid w:val="00B74CF4"/>
    <w:rsid w:val="00B75CD8"/>
    <w:rsid w:val="00B763FF"/>
    <w:rsid w:val="00B76854"/>
    <w:rsid w:val="00B77295"/>
    <w:rsid w:val="00B800A6"/>
    <w:rsid w:val="00B8068D"/>
    <w:rsid w:val="00B80960"/>
    <w:rsid w:val="00B80966"/>
    <w:rsid w:val="00B81395"/>
    <w:rsid w:val="00B814A8"/>
    <w:rsid w:val="00B815C9"/>
    <w:rsid w:val="00B815E0"/>
    <w:rsid w:val="00B81FF9"/>
    <w:rsid w:val="00B82217"/>
    <w:rsid w:val="00B827C3"/>
    <w:rsid w:val="00B8284E"/>
    <w:rsid w:val="00B82B1B"/>
    <w:rsid w:val="00B82D5C"/>
    <w:rsid w:val="00B835A3"/>
    <w:rsid w:val="00B839E7"/>
    <w:rsid w:val="00B83D38"/>
    <w:rsid w:val="00B844CD"/>
    <w:rsid w:val="00B84E54"/>
    <w:rsid w:val="00B8504E"/>
    <w:rsid w:val="00B85301"/>
    <w:rsid w:val="00B854FB"/>
    <w:rsid w:val="00B8579B"/>
    <w:rsid w:val="00B8596D"/>
    <w:rsid w:val="00B86196"/>
    <w:rsid w:val="00B862AE"/>
    <w:rsid w:val="00B86FA5"/>
    <w:rsid w:val="00B87082"/>
    <w:rsid w:val="00B87177"/>
    <w:rsid w:val="00B8751D"/>
    <w:rsid w:val="00B8774F"/>
    <w:rsid w:val="00B87F20"/>
    <w:rsid w:val="00B902C5"/>
    <w:rsid w:val="00B9055E"/>
    <w:rsid w:val="00B91D23"/>
    <w:rsid w:val="00B91DEF"/>
    <w:rsid w:val="00B9253E"/>
    <w:rsid w:val="00B92617"/>
    <w:rsid w:val="00B9282F"/>
    <w:rsid w:val="00B928BD"/>
    <w:rsid w:val="00B92ABD"/>
    <w:rsid w:val="00B92E53"/>
    <w:rsid w:val="00B933A0"/>
    <w:rsid w:val="00B93504"/>
    <w:rsid w:val="00B936AB"/>
    <w:rsid w:val="00B93A39"/>
    <w:rsid w:val="00B94022"/>
    <w:rsid w:val="00B94146"/>
    <w:rsid w:val="00B94689"/>
    <w:rsid w:val="00B946EB"/>
    <w:rsid w:val="00B94F80"/>
    <w:rsid w:val="00B95246"/>
    <w:rsid w:val="00B953F3"/>
    <w:rsid w:val="00B962E5"/>
    <w:rsid w:val="00B964A6"/>
    <w:rsid w:val="00B96793"/>
    <w:rsid w:val="00B96AC7"/>
    <w:rsid w:val="00B9739F"/>
    <w:rsid w:val="00B97498"/>
    <w:rsid w:val="00B97DB6"/>
    <w:rsid w:val="00B97ECA"/>
    <w:rsid w:val="00BA03E6"/>
    <w:rsid w:val="00BA047B"/>
    <w:rsid w:val="00BA08AA"/>
    <w:rsid w:val="00BA08BC"/>
    <w:rsid w:val="00BA09AD"/>
    <w:rsid w:val="00BA15EB"/>
    <w:rsid w:val="00BA1CB3"/>
    <w:rsid w:val="00BA246F"/>
    <w:rsid w:val="00BA28C3"/>
    <w:rsid w:val="00BA2AA0"/>
    <w:rsid w:val="00BA2AB9"/>
    <w:rsid w:val="00BA34AE"/>
    <w:rsid w:val="00BA360A"/>
    <w:rsid w:val="00BA3D59"/>
    <w:rsid w:val="00BA40C1"/>
    <w:rsid w:val="00BA4872"/>
    <w:rsid w:val="00BA4AA7"/>
    <w:rsid w:val="00BA5692"/>
    <w:rsid w:val="00BA571C"/>
    <w:rsid w:val="00BA573E"/>
    <w:rsid w:val="00BA617D"/>
    <w:rsid w:val="00BA7947"/>
    <w:rsid w:val="00BB015A"/>
    <w:rsid w:val="00BB0FD1"/>
    <w:rsid w:val="00BB13AF"/>
    <w:rsid w:val="00BB148D"/>
    <w:rsid w:val="00BB1733"/>
    <w:rsid w:val="00BB1A50"/>
    <w:rsid w:val="00BB1D77"/>
    <w:rsid w:val="00BB1E34"/>
    <w:rsid w:val="00BB1FE9"/>
    <w:rsid w:val="00BB2509"/>
    <w:rsid w:val="00BB25E3"/>
    <w:rsid w:val="00BB29CB"/>
    <w:rsid w:val="00BB306F"/>
    <w:rsid w:val="00BB37AE"/>
    <w:rsid w:val="00BB4052"/>
    <w:rsid w:val="00BB4205"/>
    <w:rsid w:val="00BB4B30"/>
    <w:rsid w:val="00BB4CCE"/>
    <w:rsid w:val="00BB5746"/>
    <w:rsid w:val="00BB5DE8"/>
    <w:rsid w:val="00BB6191"/>
    <w:rsid w:val="00BB6282"/>
    <w:rsid w:val="00BB646B"/>
    <w:rsid w:val="00BB6670"/>
    <w:rsid w:val="00BB7048"/>
    <w:rsid w:val="00BB73B8"/>
    <w:rsid w:val="00BB74F3"/>
    <w:rsid w:val="00BB7683"/>
    <w:rsid w:val="00BB7695"/>
    <w:rsid w:val="00BB7936"/>
    <w:rsid w:val="00BB7A14"/>
    <w:rsid w:val="00BB7D94"/>
    <w:rsid w:val="00BC0106"/>
    <w:rsid w:val="00BC0E8A"/>
    <w:rsid w:val="00BC1344"/>
    <w:rsid w:val="00BC163E"/>
    <w:rsid w:val="00BC16C8"/>
    <w:rsid w:val="00BC18FD"/>
    <w:rsid w:val="00BC26E4"/>
    <w:rsid w:val="00BC28CC"/>
    <w:rsid w:val="00BC28D0"/>
    <w:rsid w:val="00BC2A5A"/>
    <w:rsid w:val="00BC2D6F"/>
    <w:rsid w:val="00BC2D86"/>
    <w:rsid w:val="00BC36B9"/>
    <w:rsid w:val="00BC3B79"/>
    <w:rsid w:val="00BC3E75"/>
    <w:rsid w:val="00BC3F5F"/>
    <w:rsid w:val="00BC44CB"/>
    <w:rsid w:val="00BC4C41"/>
    <w:rsid w:val="00BC547C"/>
    <w:rsid w:val="00BC57FD"/>
    <w:rsid w:val="00BC595D"/>
    <w:rsid w:val="00BC5B57"/>
    <w:rsid w:val="00BC5ED9"/>
    <w:rsid w:val="00BC60F2"/>
    <w:rsid w:val="00BC6326"/>
    <w:rsid w:val="00BC684A"/>
    <w:rsid w:val="00BC69F5"/>
    <w:rsid w:val="00BC6B13"/>
    <w:rsid w:val="00BC6F50"/>
    <w:rsid w:val="00BC72C6"/>
    <w:rsid w:val="00BC794D"/>
    <w:rsid w:val="00BC797D"/>
    <w:rsid w:val="00BC7DA6"/>
    <w:rsid w:val="00BC7E10"/>
    <w:rsid w:val="00BD0165"/>
    <w:rsid w:val="00BD0AC7"/>
    <w:rsid w:val="00BD0CC2"/>
    <w:rsid w:val="00BD11A0"/>
    <w:rsid w:val="00BD13DA"/>
    <w:rsid w:val="00BD16F8"/>
    <w:rsid w:val="00BD1C9E"/>
    <w:rsid w:val="00BD22F6"/>
    <w:rsid w:val="00BD2653"/>
    <w:rsid w:val="00BD27D7"/>
    <w:rsid w:val="00BD2E83"/>
    <w:rsid w:val="00BD3B32"/>
    <w:rsid w:val="00BD3BF7"/>
    <w:rsid w:val="00BD3D0D"/>
    <w:rsid w:val="00BD3F22"/>
    <w:rsid w:val="00BD4077"/>
    <w:rsid w:val="00BD407B"/>
    <w:rsid w:val="00BD443B"/>
    <w:rsid w:val="00BD5095"/>
    <w:rsid w:val="00BD5C0A"/>
    <w:rsid w:val="00BD65F5"/>
    <w:rsid w:val="00BD6731"/>
    <w:rsid w:val="00BD6EA9"/>
    <w:rsid w:val="00BD6F29"/>
    <w:rsid w:val="00BD7131"/>
    <w:rsid w:val="00BD7618"/>
    <w:rsid w:val="00BE0113"/>
    <w:rsid w:val="00BE01B1"/>
    <w:rsid w:val="00BE01CA"/>
    <w:rsid w:val="00BE0EAA"/>
    <w:rsid w:val="00BE0F1C"/>
    <w:rsid w:val="00BE1357"/>
    <w:rsid w:val="00BE20C6"/>
    <w:rsid w:val="00BE20F6"/>
    <w:rsid w:val="00BE241A"/>
    <w:rsid w:val="00BE2719"/>
    <w:rsid w:val="00BE2749"/>
    <w:rsid w:val="00BE31E1"/>
    <w:rsid w:val="00BE324A"/>
    <w:rsid w:val="00BE33A8"/>
    <w:rsid w:val="00BE344C"/>
    <w:rsid w:val="00BE3928"/>
    <w:rsid w:val="00BE4010"/>
    <w:rsid w:val="00BE4450"/>
    <w:rsid w:val="00BE4767"/>
    <w:rsid w:val="00BE47E1"/>
    <w:rsid w:val="00BE4969"/>
    <w:rsid w:val="00BE4B47"/>
    <w:rsid w:val="00BE4FB2"/>
    <w:rsid w:val="00BE5039"/>
    <w:rsid w:val="00BE5706"/>
    <w:rsid w:val="00BE5753"/>
    <w:rsid w:val="00BE5A14"/>
    <w:rsid w:val="00BE6284"/>
    <w:rsid w:val="00BE68B1"/>
    <w:rsid w:val="00BE6C4F"/>
    <w:rsid w:val="00BE6EFB"/>
    <w:rsid w:val="00BE710B"/>
    <w:rsid w:val="00BE7320"/>
    <w:rsid w:val="00BE767A"/>
    <w:rsid w:val="00BE7A05"/>
    <w:rsid w:val="00BE7B8D"/>
    <w:rsid w:val="00BF0E11"/>
    <w:rsid w:val="00BF17DE"/>
    <w:rsid w:val="00BF188C"/>
    <w:rsid w:val="00BF1939"/>
    <w:rsid w:val="00BF1ADA"/>
    <w:rsid w:val="00BF1CF0"/>
    <w:rsid w:val="00BF2052"/>
    <w:rsid w:val="00BF318F"/>
    <w:rsid w:val="00BF31D2"/>
    <w:rsid w:val="00BF441C"/>
    <w:rsid w:val="00BF46A7"/>
    <w:rsid w:val="00BF49A9"/>
    <w:rsid w:val="00BF49C2"/>
    <w:rsid w:val="00BF4A9B"/>
    <w:rsid w:val="00BF4AAF"/>
    <w:rsid w:val="00BF4DA4"/>
    <w:rsid w:val="00BF4DF3"/>
    <w:rsid w:val="00BF50BC"/>
    <w:rsid w:val="00BF554E"/>
    <w:rsid w:val="00BF592E"/>
    <w:rsid w:val="00BF6308"/>
    <w:rsid w:val="00BF67CB"/>
    <w:rsid w:val="00BF6F36"/>
    <w:rsid w:val="00BF7403"/>
    <w:rsid w:val="00BF752E"/>
    <w:rsid w:val="00BF767B"/>
    <w:rsid w:val="00BF7C9B"/>
    <w:rsid w:val="00C004DA"/>
    <w:rsid w:val="00C00851"/>
    <w:rsid w:val="00C009E0"/>
    <w:rsid w:val="00C00B42"/>
    <w:rsid w:val="00C00D30"/>
    <w:rsid w:val="00C00DC9"/>
    <w:rsid w:val="00C00EBA"/>
    <w:rsid w:val="00C02AF3"/>
    <w:rsid w:val="00C02B3E"/>
    <w:rsid w:val="00C033B0"/>
    <w:rsid w:val="00C04EFE"/>
    <w:rsid w:val="00C052E9"/>
    <w:rsid w:val="00C05512"/>
    <w:rsid w:val="00C05519"/>
    <w:rsid w:val="00C05A0D"/>
    <w:rsid w:val="00C05CB3"/>
    <w:rsid w:val="00C05FB0"/>
    <w:rsid w:val="00C060F9"/>
    <w:rsid w:val="00C0684B"/>
    <w:rsid w:val="00C0708F"/>
    <w:rsid w:val="00C07AEA"/>
    <w:rsid w:val="00C07D83"/>
    <w:rsid w:val="00C100A9"/>
    <w:rsid w:val="00C101C0"/>
    <w:rsid w:val="00C10DCF"/>
    <w:rsid w:val="00C10F13"/>
    <w:rsid w:val="00C115CA"/>
    <w:rsid w:val="00C117F5"/>
    <w:rsid w:val="00C11B30"/>
    <w:rsid w:val="00C11FEB"/>
    <w:rsid w:val="00C123D9"/>
    <w:rsid w:val="00C1251D"/>
    <w:rsid w:val="00C12EC4"/>
    <w:rsid w:val="00C1349E"/>
    <w:rsid w:val="00C13A18"/>
    <w:rsid w:val="00C140B2"/>
    <w:rsid w:val="00C14279"/>
    <w:rsid w:val="00C148B0"/>
    <w:rsid w:val="00C14956"/>
    <w:rsid w:val="00C14C53"/>
    <w:rsid w:val="00C15E72"/>
    <w:rsid w:val="00C16407"/>
    <w:rsid w:val="00C16772"/>
    <w:rsid w:val="00C1692D"/>
    <w:rsid w:val="00C169D4"/>
    <w:rsid w:val="00C16AE6"/>
    <w:rsid w:val="00C16BF2"/>
    <w:rsid w:val="00C16C6C"/>
    <w:rsid w:val="00C16C9D"/>
    <w:rsid w:val="00C16EE5"/>
    <w:rsid w:val="00C16F68"/>
    <w:rsid w:val="00C1742C"/>
    <w:rsid w:val="00C17BEC"/>
    <w:rsid w:val="00C17E2E"/>
    <w:rsid w:val="00C17E62"/>
    <w:rsid w:val="00C2017A"/>
    <w:rsid w:val="00C205A6"/>
    <w:rsid w:val="00C20786"/>
    <w:rsid w:val="00C2147A"/>
    <w:rsid w:val="00C21672"/>
    <w:rsid w:val="00C21AC1"/>
    <w:rsid w:val="00C2244C"/>
    <w:rsid w:val="00C2301C"/>
    <w:rsid w:val="00C23567"/>
    <w:rsid w:val="00C23F0E"/>
    <w:rsid w:val="00C2410D"/>
    <w:rsid w:val="00C245AB"/>
    <w:rsid w:val="00C25720"/>
    <w:rsid w:val="00C2594D"/>
    <w:rsid w:val="00C25D1C"/>
    <w:rsid w:val="00C26192"/>
    <w:rsid w:val="00C262E7"/>
    <w:rsid w:val="00C2657D"/>
    <w:rsid w:val="00C265DD"/>
    <w:rsid w:val="00C2699F"/>
    <w:rsid w:val="00C26A4D"/>
    <w:rsid w:val="00C26BB9"/>
    <w:rsid w:val="00C27937"/>
    <w:rsid w:val="00C3007C"/>
    <w:rsid w:val="00C3015A"/>
    <w:rsid w:val="00C3042D"/>
    <w:rsid w:val="00C314CE"/>
    <w:rsid w:val="00C314F3"/>
    <w:rsid w:val="00C319F2"/>
    <w:rsid w:val="00C31AC8"/>
    <w:rsid w:val="00C31B35"/>
    <w:rsid w:val="00C31BB8"/>
    <w:rsid w:val="00C31D69"/>
    <w:rsid w:val="00C31EAC"/>
    <w:rsid w:val="00C3331B"/>
    <w:rsid w:val="00C33382"/>
    <w:rsid w:val="00C33A43"/>
    <w:rsid w:val="00C33C06"/>
    <w:rsid w:val="00C34767"/>
    <w:rsid w:val="00C347C5"/>
    <w:rsid w:val="00C34870"/>
    <w:rsid w:val="00C350D2"/>
    <w:rsid w:val="00C3557F"/>
    <w:rsid w:val="00C365FD"/>
    <w:rsid w:val="00C37697"/>
    <w:rsid w:val="00C378FD"/>
    <w:rsid w:val="00C379D0"/>
    <w:rsid w:val="00C37B03"/>
    <w:rsid w:val="00C37ECE"/>
    <w:rsid w:val="00C37F12"/>
    <w:rsid w:val="00C405E9"/>
    <w:rsid w:val="00C4066F"/>
    <w:rsid w:val="00C40894"/>
    <w:rsid w:val="00C40B0A"/>
    <w:rsid w:val="00C40B35"/>
    <w:rsid w:val="00C412B4"/>
    <w:rsid w:val="00C42120"/>
    <w:rsid w:val="00C42154"/>
    <w:rsid w:val="00C4255A"/>
    <w:rsid w:val="00C4264C"/>
    <w:rsid w:val="00C42F89"/>
    <w:rsid w:val="00C4314D"/>
    <w:rsid w:val="00C4333C"/>
    <w:rsid w:val="00C43566"/>
    <w:rsid w:val="00C435C6"/>
    <w:rsid w:val="00C43AA7"/>
    <w:rsid w:val="00C4449E"/>
    <w:rsid w:val="00C4467B"/>
    <w:rsid w:val="00C44AA5"/>
    <w:rsid w:val="00C44E5B"/>
    <w:rsid w:val="00C454D8"/>
    <w:rsid w:val="00C46225"/>
    <w:rsid w:val="00C46692"/>
    <w:rsid w:val="00C466F7"/>
    <w:rsid w:val="00C468A6"/>
    <w:rsid w:val="00C469D0"/>
    <w:rsid w:val="00C47288"/>
    <w:rsid w:val="00C476CB"/>
    <w:rsid w:val="00C47E81"/>
    <w:rsid w:val="00C47ECD"/>
    <w:rsid w:val="00C504AB"/>
    <w:rsid w:val="00C50714"/>
    <w:rsid w:val="00C50E86"/>
    <w:rsid w:val="00C510ED"/>
    <w:rsid w:val="00C51129"/>
    <w:rsid w:val="00C51385"/>
    <w:rsid w:val="00C513FC"/>
    <w:rsid w:val="00C514C2"/>
    <w:rsid w:val="00C517F2"/>
    <w:rsid w:val="00C51966"/>
    <w:rsid w:val="00C51BD5"/>
    <w:rsid w:val="00C52A2A"/>
    <w:rsid w:val="00C53B56"/>
    <w:rsid w:val="00C53D52"/>
    <w:rsid w:val="00C54044"/>
    <w:rsid w:val="00C542EE"/>
    <w:rsid w:val="00C5477E"/>
    <w:rsid w:val="00C54B51"/>
    <w:rsid w:val="00C54B9C"/>
    <w:rsid w:val="00C557DE"/>
    <w:rsid w:val="00C5585F"/>
    <w:rsid w:val="00C561E7"/>
    <w:rsid w:val="00C5662C"/>
    <w:rsid w:val="00C56C97"/>
    <w:rsid w:val="00C56E96"/>
    <w:rsid w:val="00C571E2"/>
    <w:rsid w:val="00C574FA"/>
    <w:rsid w:val="00C57C82"/>
    <w:rsid w:val="00C6053D"/>
    <w:rsid w:val="00C60A0D"/>
    <w:rsid w:val="00C6129E"/>
    <w:rsid w:val="00C612FE"/>
    <w:rsid w:val="00C61553"/>
    <w:rsid w:val="00C61873"/>
    <w:rsid w:val="00C6371D"/>
    <w:rsid w:val="00C6397F"/>
    <w:rsid w:val="00C63ED3"/>
    <w:rsid w:val="00C63FA8"/>
    <w:rsid w:val="00C63FF1"/>
    <w:rsid w:val="00C641F4"/>
    <w:rsid w:val="00C6429E"/>
    <w:rsid w:val="00C64689"/>
    <w:rsid w:val="00C648BD"/>
    <w:rsid w:val="00C649CC"/>
    <w:rsid w:val="00C64ED8"/>
    <w:rsid w:val="00C64EF7"/>
    <w:rsid w:val="00C66BB0"/>
    <w:rsid w:val="00C66DAC"/>
    <w:rsid w:val="00C66EE5"/>
    <w:rsid w:val="00C673F4"/>
    <w:rsid w:val="00C67692"/>
    <w:rsid w:val="00C67806"/>
    <w:rsid w:val="00C67D70"/>
    <w:rsid w:val="00C70DCF"/>
    <w:rsid w:val="00C710BF"/>
    <w:rsid w:val="00C713AC"/>
    <w:rsid w:val="00C71462"/>
    <w:rsid w:val="00C7147E"/>
    <w:rsid w:val="00C71556"/>
    <w:rsid w:val="00C71BEB"/>
    <w:rsid w:val="00C71EA1"/>
    <w:rsid w:val="00C723E3"/>
    <w:rsid w:val="00C725FC"/>
    <w:rsid w:val="00C72AAD"/>
    <w:rsid w:val="00C72B5A"/>
    <w:rsid w:val="00C72B74"/>
    <w:rsid w:val="00C731D3"/>
    <w:rsid w:val="00C73580"/>
    <w:rsid w:val="00C74353"/>
    <w:rsid w:val="00C748E8"/>
    <w:rsid w:val="00C74BC9"/>
    <w:rsid w:val="00C74CF4"/>
    <w:rsid w:val="00C75B90"/>
    <w:rsid w:val="00C76024"/>
    <w:rsid w:val="00C76269"/>
    <w:rsid w:val="00C7647F"/>
    <w:rsid w:val="00C76716"/>
    <w:rsid w:val="00C769EC"/>
    <w:rsid w:val="00C76E64"/>
    <w:rsid w:val="00C77375"/>
    <w:rsid w:val="00C7748C"/>
    <w:rsid w:val="00C77635"/>
    <w:rsid w:val="00C7763A"/>
    <w:rsid w:val="00C776AF"/>
    <w:rsid w:val="00C77A65"/>
    <w:rsid w:val="00C77DA9"/>
    <w:rsid w:val="00C804DA"/>
    <w:rsid w:val="00C806C6"/>
    <w:rsid w:val="00C806CB"/>
    <w:rsid w:val="00C80902"/>
    <w:rsid w:val="00C80B56"/>
    <w:rsid w:val="00C817AB"/>
    <w:rsid w:val="00C817E3"/>
    <w:rsid w:val="00C818F3"/>
    <w:rsid w:val="00C81A70"/>
    <w:rsid w:val="00C81EC1"/>
    <w:rsid w:val="00C82254"/>
    <w:rsid w:val="00C82609"/>
    <w:rsid w:val="00C82673"/>
    <w:rsid w:val="00C82842"/>
    <w:rsid w:val="00C82B9F"/>
    <w:rsid w:val="00C82DBB"/>
    <w:rsid w:val="00C832F2"/>
    <w:rsid w:val="00C8347D"/>
    <w:rsid w:val="00C83642"/>
    <w:rsid w:val="00C83803"/>
    <w:rsid w:val="00C83D43"/>
    <w:rsid w:val="00C83DC8"/>
    <w:rsid w:val="00C84041"/>
    <w:rsid w:val="00C84497"/>
    <w:rsid w:val="00C8461F"/>
    <w:rsid w:val="00C852BB"/>
    <w:rsid w:val="00C8584D"/>
    <w:rsid w:val="00C86A32"/>
    <w:rsid w:val="00C86A85"/>
    <w:rsid w:val="00C871D8"/>
    <w:rsid w:val="00C87F4A"/>
    <w:rsid w:val="00C87F80"/>
    <w:rsid w:val="00C90443"/>
    <w:rsid w:val="00C9045E"/>
    <w:rsid w:val="00C90B09"/>
    <w:rsid w:val="00C90C9C"/>
    <w:rsid w:val="00C90D01"/>
    <w:rsid w:val="00C91315"/>
    <w:rsid w:val="00C91691"/>
    <w:rsid w:val="00C9220D"/>
    <w:rsid w:val="00C92552"/>
    <w:rsid w:val="00C9278A"/>
    <w:rsid w:val="00C9284C"/>
    <w:rsid w:val="00C92907"/>
    <w:rsid w:val="00C92E5F"/>
    <w:rsid w:val="00C93518"/>
    <w:rsid w:val="00C93863"/>
    <w:rsid w:val="00C939B3"/>
    <w:rsid w:val="00C93B30"/>
    <w:rsid w:val="00C93E5F"/>
    <w:rsid w:val="00C94A0B"/>
    <w:rsid w:val="00C94D6F"/>
    <w:rsid w:val="00C94EF3"/>
    <w:rsid w:val="00C94F47"/>
    <w:rsid w:val="00C952C2"/>
    <w:rsid w:val="00C95372"/>
    <w:rsid w:val="00C95BB6"/>
    <w:rsid w:val="00C9632D"/>
    <w:rsid w:val="00C96646"/>
    <w:rsid w:val="00C9669C"/>
    <w:rsid w:val="00C96C2D"/>
    <w:rsid w:val="00C96CAF"/>
    <w:rsid w:val="00C97039"/>
    <w:rsid w:val="00C971B8"/>
    <w:rsid w:val="00C97BD9"/>
    <w:rsid w:val="00CA0025"/>
    <w:rsid w:val="00CA005E"/>
    <w:rsid w:val="00CA0060"/>
    <w:rsid w:val="00CA0410"/>
    <w:rsid w:val="00CA06A2"/>
    <w:rsid w:val="00CA07E7"/>
    <w:rsid w:val="00CA098E"/>
    <w:rsid w:val="00CA09F8"/>
    <w:rsid w:val="00CA0B03"/>
    <w:rsid w:val="00CA0CDD"/>
    <w:rsid w:val="00CA0D39"/>
    <w:rsid w:val="00CA0ED6"/>
    <w:rsid w:val="00CA1152"/>
    <w:rsid w:val="00CA1E74"/>
    <w:rsid w:val="00CA1F2D"/>
    <w:rsid w:val="00CA1FAA"/>
    <w:rsid w:val="00CA23A3"/>
    <w:rsid w:val="00CA2AE7"/>
    <w:rsid w:val="00CA3245"/>
    <w:rsid w:val="00CA328A"/>
    <w:rsid w:val="00CA32C6"/>
    <w:rsid w:val="00CA34A8"/>
    <w:rsid w:val="00CA3776"/>
    <w:rsid w:val="00CA40BD"/>
    <w:rsid w:val="00CA46FC"/>
    <w:rsid w:val="00CA4CB3"/>
    <w:rsid w:val="00CA5339"/>
    <w:rsid w:val="00CA550B"/>
    <w:rsid w:val="00CA55E0"/>
    <w:rsid w:val="00CA57B5"/>
    <w:rsid w:val="00CA59B8"/>
    <w:rsid w:val="00CA5ABE"/>
    <w:rsid w:val="00CA5C01"/>
    <w:rsid w:val="00CA5C1E"/>
    <w:rsid w:val="00CA5F54"/>
    <w:rsid w:val="00CA671F"/>
    <w:rsid w:val="00CA6B68"/>
    <w:rsid w:val="00CA6F11"/>
    <w:rsid w:val="00CA7AAD"/>
    <w:rsid w:val="00CA7F5D"/>
    <w:rsid w:val="00CB0025"/>
    <w:rsid w:val="00CB024A"/>
    <w:rsid w:val="00CB0336"/>
    <w:rsid w:val="00CB044D"/>
    <w:rsid w:val="00CB122A"/>
    <w:rsid w:val="00CB1295"/>
    <w:rsid w:val="00CB1B48"/>
    <w:rsid w:val="00CB2AB2"/>
    <w:rsid w:val="00CB33B0"/>
    <w:rsid w:val="00CB368E"/>
    <w:rsid w:val="00CB39D2"/>
    <w:rsid w:val="00CB40AA"/>
    <w:rsid w:val="00CB4D89"/>
    <w:rsid w:val="00CB523C"/>
    <w:rsid w:val="00CB523F"/>
    <w:rsid w:val="00CB5521"/>
    <w:rsid w:val="00CB5A71"/>
    <w:rsid w:val="00CB62FE"/>
    <w:rsid w:val="00CB69E8"/>
    <w:rsid w:val="00CB6A7D"/>
    <w:rsid w:val="00CB6D3D"/>
    <w:rsid w:val="00CB740E"/>
    <w:rsid w:val="00CB7411"/>
    <w:rsid w:val="00CB7EAD"/>
    <w:rsid w:val="00CC0A30"/>
    <w:rsid w:val="00CC0A4D"/>
    <w:rsid w:val="00CC139C"/>
    <w:rsid w:val="00CC16C8"/>
    <w:rsid w:val="00CC1DC5"/>
    <w:rsid w:val="00CC1DF8"/>
    <w:rsid w:val="00CC22B1"/>
    <w:rsid w:val="00CC2715"/>
    <w:rsid w:val="00CC273C"/>
    <w:rsid w:val="00CC3071"/>
    <w:rsid w:val="00CC34A0"/>
    <w:rsid w:val="00CC34DB"/>
    <w:rsid w:val="00CC3BCE"/>
    <w:rsid w:val="00CC4459"/>
    <w:rsid w:val="00CC4559"/>
    <w:rsid w:val="00CC4A3A"/>
    <w:rsid w:val="00CC4F04"/>
    <w:rsid w:val="00CC5139"/>
    <w:rsid w:val="00CC5868"/>
    <w:rsid w:val="00CC5A98"/>
    <w:rsid w:val="00CC5DD8"/>
    <w:rsid w:val="00CC5E8F"/>
    <w:rsid w:val="00CC6616"/>
    <w:rsid w:val="00CC6BD0"/>
    <w:rsid w:val="00CC752E"/>
    <w:rsid w:val="00CC78A1"/>
    <w:rsid w:val="00CC7C1A"/>
    <w:rsid w:val="00CC7EF9"/>
    <w:rsid w:val="00CC7F36"/>
    <w:rsid w:val="00CC7FE0"/>
    <w:rsid w:val="00CD07B6"/>
    <w:rsid w:val="00CD1443"/>
    <w:rsid w:val="00CD1D27"/>
    <w:rsid w:val="00CD1FF1"/>
    <w:rsid w:val="00CD284B"/>
    <w:rsid w:val="00CD292C"/>
    <w:rsid w:val="00CD34E4"/>
    <w:rsid w:val="00CD355B"/>
    <w:rsid w:val="00CD3904"/>
    <w:rsid w:val="00CD3ABA"/>
    <w:rsid w:val="00CD3B97"/>
    <w:rsid w:val="00CD3EC6"/>
    <w:rsid w:val="00CD3FBB"/>
    <w:rsid w:val="00CD410A"/>
    <w:rsid w:val="00CD431D"/>
    <w:rsid w:val="00CD4648"/>
    <w:rsid w:val="00CD4AC5"/>
    <w:rsid w:val="00CD4BEA"/>
    <w:rsid w:val="00CD5A72"/>
    <w:rsid w:val="00CD5B4C"/>
    <w:rsid w:val="00CD6524"/>
    <w:rsid w:val="00CD676A"/>
    <w:rsid w:val="00CD68B4"/>
    <w:rsid w:val="00CD7CC7"/>
    <w:rsid w:val="00CE00EF"/>
    <w:rsid w:val="00CE023E"/>
    <w:rsid w:val="00CE0322"/>
    <w:rsid w:val="00CE0431"/>
    <w:rsid w:val="00CE04BC"/>
    <w:rsid w:val="00CE0BDA"/>
    <w:rsid w:val="00CE0CA5"/>
    <w:rsid w:val="00CE1409"/>
    <w:rsid w:val="00CE1F16"/>
    <w:rsid w:val="00CE1FEF"/>
    <w:rsid w:val="00CE221A"/>
    <w:rsid w:val="00CE224B"/>
    <w:rsid w:val="00CE22E7"/>
    <w:rsid w:val="00CE2A0A"/>
    <w:rsid w:val="00CE3749"/>
    <w:rsid w:val="00CE3E88"/>
    <w:rsid w:val="00CE3EA4"/>
    <w:rsid w:val="00CE4243"/>
    <w:rsid w:val="00CE42CC"/>
    <w:rsid w:val="00CE44FF"/>
    <w:rsid w:val="00CE47FF"/>
    <w:rsid w:val="00CE4AC7"/>
    <w:rsid w:val="00CE4C6F"/>
    <w:rsid w:val="00CE5479"/>
    <w:rsid w:val="00CE5C64"/>
    <w:rsid w:val="00CE67F0"/>
    <w:rsid w:val="00CE6D85"/>
    <w:rsid w:val="00CE74F9"/>
    <w:rsid w:val="00CE7F07"/>
    <w:rsid w:val="00CF0736"/>
    <w:rsid w:val="00CF0B53"/>
    <w:rsid w:val="00CF0B91"/>
    <w:rsid w:val="00CF0CE8"/>
    <w:rsid w:val="00CF0D37"/>
    <w:rsid w:val="00CF1513"/>
    <w:rsid w:val="00CF166A"/>
    <w:rsid w:val="00CF1833"/>
    <w:rsid w:val="00CF1BCC"/>
    <w:rsid w:val="00CF1C16"/>
    <w:rsid w:val="00CF1CD8"/>
    <w:rsid w:val="00CF2A06"/>
    <w:rsid w:val="00CF2E20"/>
    <w:rsid w:val="00CF30C6"/>
    <w:rsid w:val="00CF45D0"/>
    <w:rsid w:val="00CF4F47"/>
    <w:rsid w:val="00CF5782"/>
    <w:rsid w:val="00CF62E1"/>
    <w:rsid w:val="00CF634A"/>
    <w:rsid w:val="00CF63D3"/>
    <w:rsid w:val="00CF65E5"/>
    <w:rsid w:val="00CF6D55"/>
    <w:rsid w:val="00CF6F01"/>
    <w:rsid w:val="00CF7213"/>
    <w:rsid w:val="00CF759B"/>
    <w:rsid w:val="00D003A3"/>
    <w:rsid w:val="00D00BE6"/>
    <w:rsid w:val="00D010C9"/>
    <w:rsid w:val="00D01161"/>
    <w:rsid w:val="00D01393"/>
    <w:rsid w:val="00D014C1"/>
    <w:rsid w:val="00D02112"/>
    <w:rsid w:val="00D0274E"/>
    <w:rsid w:val="00D02786"/>
    <w:rsid w:val="00D02B9B"/>
    <w:rsid w:val="00D02C38"/>
    <w:rsid w:val="00D02D2D"/>
    <w:rsid w:val="00D02DC0"/>
    <w:rsid w:val="00D02F69"/>
    <w:rsid w:val="00D03325"/>
    <w:rsid w:val="00D03EF7"/>
    <w:rsid w:val="00D04110"/>
    <w:rsid w:val="00D043F8"/>
    <w:rsid w:val="00D0461B"/>
    <w:rsid w:val="00D04905"/>
    <w:rsid w:val="00D04A44"/>
    <w:rsid w:val="00D04F89"/>
    <w:rsid w:val="00D05438"/>
    <w:rsid w:val="00D05860"/>
    <w:rsid w:val="00D05F0F"/>
    <w:rsid w:val="00D068E9"/>
    <w:rsid w:val="00D075FE"/>
    <w:rsid w:val="00D07673"/>
    <w:rsid w:val="00D10201"/>
    <w:rsid w:val="00D10C16"/>
    <w:rsid w:val="00D111C5"/>
    <w:rsid w:val="00D11763"/>
    <w:rsid w:val="00D11B66"/>
    <w:rsid w:val="00D11EFC"/>
    <w:rsid w:val="00D1206B"/>
    <w:rsid w:val="00D12088"/>
    <w:rsid w:val="00D122C5"/>
    <w:rsid w:val="00D13845"/>
    <w:rsid w:val="00D14027"/>
    <w:rsid w:val="00D14736"/>
    <w:rsid w:val="00D14828"/>
    <w:rsid w:val="00D162EA"/>
    <w:rsid w:val="00D1669A"/>
    <w:rsid w:val="00D1691A"/>
    <w:rsid w:val="00D16F8A"/>
    <w:rsid w:val="00D170F8"/>
    <w:rsid w:val="00D17116"/>
    <w:rsid w:val="00D17920"/>
    <w:rsid w:val="00D17964"/>
    <w:rsid w:val="00D17A76"/>
    <w:rsid w:val="00D17AB1"/>
    <w:rsid w:val="00D17CC1"/>
    <w:rsid w:val="00D201CF"/>
    <w:rsid w:val="00D20689"/>
    <w:rsid w:val="00D20877"/>
    <w:rsid w:val="00D20C34"/>
    <w:rsid w:val="00D20F86"/>
    <w:rsid w:val="00D2100C"/>
    <w:rsid w:val="00D21060"/>
    <w:rsid w:val="00D21530"/>
    <w:rsid w:val="00D216C4"/>
    <w:rsid w:val="00D2233F"/>
    <w:rsid w:val="00D22598"/>
    <w:rsid w:val="00D22942"/>
    <w:rsid w:val="00D22AC0"/>
    <w:rsid w:val="00D22B39"/>
    <w:rsid w:val="00D22BF9"/>
    <w:rsid w:val="00D234E0"/>
    <w:rsid w:val="00D23510"/>
    <w:rsid w:val="00D23864"/>
    <w:rsid w:val="00D23A29"/>
    <w:rsid w:val="00D23F67"/>
    <w:rsid w:val="00D2400C"/>
    <w:rsid w:val="00D2419B"/>
    <w:rsid w:val="00D24EEE"/>
    <w:rsid w:val="00D24F00"/>
    <w:rsid w:val="00D25371"/>
    <w:rsid w:val="00D2539F"/>
    <w:rsid w:val="00D2551D"/>
    <w:rsid w:val="00D25581"/>
    <w:rsid w:val="00D25891"/>
    <w:rsid w:val="00D25DEA"/>
    <w:rsid w:val="00D26143"/>
    <w:rsid w:val="00D26227"/>
    <w:rsid w:val="00D2649E"/>
    <w:rsid w:val="00D26A4A"/>
    <w:rsid w:val="00D26D24"/>
    <w:rsid w:val="00D2707E"/>
    <w:rsid w:val="00D27594"/>
    <w:rsid w:val="00D27E3A"/>
    <w:rsid w:val="00D27ED0"/>
    <w:rsid w:val="00D30011"/>
    <w:rsid w:val="00D308E2"/>
    <w:rsid w:val="00D3093F"/>
    <w:rsid w:val="00D30F0D"/>
    <w:rsid w:val="00D30FDD"/>
    <w:rsid w:val="00D3150F"/>
    <w:rsid w:val="00D31D00"/>
    <w:rsid w:val="00D31D3D"/>
    <w:rsid w:val="00D320DA"/>
    <w:rsid w:val="00D3275A"/>
    <w:rsid w:val="00D327FB"/>
    <w:rsid w:val="00D32A74"/>
    <w:rsid w:val="00D32F30"/>
    <w:rsid w:val="00D33233"/>
    <w:rsid w:val="00D33598"/>
    <w:rsid w:val="00D3389C"/>
    <w:rsid w:val="00D33A35"/>
    <w:rsid w:val="00D33DB6"/>
    <w:rsid w:val="00D34294"/>
    <w:rsid w:val="00D34518"/>
    <w:rsid w:val="00D3473A"/>
    <w:rsid w:val="00D3491F"/>
    <w:rsid w:val="00D34B44"/>
    <w:rsid w:val="00D352FB"/>
    <w:rsid w:val="00D35414"/>
    <w:rsid w:val="00D35451"/>
    <w:rsid w:val="00D35E88"/>
    <w:rsid w:val="00D36EF0"/>
    <w:rsid w:val="00D37406"/>
    <w:rsid w:val="00D37842"/>
    <w:rsid w:val="00D37A9E"/>
    <w:rsid w:val="00D40C7F"/>
    <w:rsid w:val="00D40EA7"/>
    <w:rsid w:val="00D42153"/>
    <w:rsid w:val="00D42211"/>
    <w:rsid w:val="00D4231E"/>
    <w:rsid w:val="00D4256E"/>
    <w:rsid w:val="00D425BE"/>
    <w:rsid w:val="00D42C50"/>
    <w:rsid w:val="00D43099"/>
    <w:rsid w:val="00D434C7"/>
    <w:rsid w:val="00D4360F"/>
    <w:rsid w:val="00D43811"/>
    <w:rsid w:val="00D43AF2"/>
    <w:rsid w:val="00D43C43"/>
    <w:rsid w:val="00D43F3F"/>
    <w:rsid w:val="00D4435C"/>
    <w:rsid w:val="00D44466"/>
    <w:rsid w:val="00D4459C"/>
    <w:rsid w:val="00D4467E"/>
    <w:rsid w:val="00D446A4"/>
    <w:rsid w:val="00D44DE5"/>
    <w:rsid w:val="00D44FDC"/>
    <w:rsid w:val="00D451D6"/>
    <w:rsid w:val="00D4536B"/>
    <w:rsid w:val="00D4540B"/>
    <w:rsid w:val="00D455E0"/>
    <w:rsid w:val="00D45A40"/>
    <w:rsid w:val="00D45ECC"/>
    <w:rsid w:val="00D460C5"/>
    <w:rsid w:val="00D460D9"/>
    <w:rsid w:val="00D4620E"/>
    <w:rsid w:val="00D46A69"/>
    <w:rsid w:val="00D46C0A"/>
    <w:rsid w:val="00D46ECF"/>
    <w:rsid w:val="00D46EDD"/>
    <w:rsid w:val="00D47230"/>
    <w:rsid w:val="00D47D65"/>
    <w:rsid w:val="00D47E4B"/>
    <w:rsid w:val="00D504D5"/>
    <w:rsid w:val="00D505F3"/>
    <w:rsid w:val="00D50874"/>
    <w:rsid w:val="00D50C40"/>
    <w:rsid w:val="00D51D3C"/>
    <w:rsid w:val="00D51D46"/>
    <w:rsid w:val="00D52190"/>
    <w:rsid w:val="00D52286"/>
    <w:rsid w:val="00D52501"/>
    <w:rsid w:val="00D5278F"/>
    <w:rsid w:val="00D52DA0"/>
    <w:rsid w:val="00D52DEE"/>
    <w:rsid w:val="00D534E6"/>
    <w:rsid w:val="00D53513"/>
    <w:rsid w:val="00D53BD6"/>
    <w:rsid w:val="00D53E87"/>
    <w:rsid w:val="00D53EB0"/>
    <w:rsid w:val="00D54354"/>
    <w:rsid w:val="00D54378"/>
    <w:rsid w:val="00D5446A"/>
    <w:rsid w:val="00D55579"/>
    <w:rsid w:val="00D561E4"/>
    <w:rsid w:val="00D5666F"/>
    <w:rsid w:val="00D568D0"/>
    <w:rsid w:val="00D56C09"/>
    <w:rsid w:val="00D57525"/>
    <w:rsid w:val="00D57CBD"/>
    <w:rsid w:val="00D57DB4"/>
    <w:rsid w:val="00D601A8"/>
    <w:rsid w:val="00D6084E"/>
    <w:rsid w:val="00D61333"/>
    <w:rsid w:val="00D61738"/>
    <w:rsid w:val="00D61AF0"/>
    <w:rsid w:val="00D61EFA"/>
    <w:rsid w:val="00D6226A"/>
    <w:rsid w:val="00D62836"/>
    <w:rsid w:val="00D62A8E"/>
    <w:rsid w:val="00D62B38"/>
    <w:rsid w:val="00D62BA2"/>
    <w:rsid w:val="00D62CDF"/>
    <w:rsid w:val="00D63E33"/>
    <w:rsid w:val="00D6401A"/>
    <w:rsid w:val="00D645A2"/>
    <w:rsid w:val="00D64862"/>
    <w:rsid w:val="00D64901"/>
    <w:rsid w:val="00D649B6"/>
    <w:rsid w:val="00D64A13"/>
    <w:rsid w:val="00D64EB5"/>
    <w:rsid w:val="00D64F80"/>
    <w:rsid w:val="00D65861"/>
    <w:rsid w:val="00D659B6"/>
    <w:rsid w:val="00D65ACA"/>
    <w:rsid w:val="00D65DB5"/>
    <w:rsid w:val="00D663F2"/>
    <w:rsid w:val="00D66529"/>
    <w:rsid w:val="00D66558"/>
    <w:rsid w:val="00D667EB"/>
    <w:rsid w:val="00D667F3"/>
    <w:rsid w:val="00D66938"/>
    <w:rsid w:val="00D66A4C"/>
    <w:rsid w:val="00D66BF6"/>
    <w:rsid w:val="00D670E1"/>
    <w:rsid w:val="00D6753D"/>
    <w:rsid w:val="00D67B35"/>
    <w:rsid w:val="00D67DA9"/>
    <w:rsid w:val="00D704E3"/>
    <w:rsid w:val="00D70931"/>
    <w:rsid w:val="00D70BE5"/>
    <w:rsid w:val="00D70C65"/>
    <w:rsid w:val="00D728CB"/>
    <w:rsid w:val="00D72B38"/>
    <w:rsid w:val="00D73007"/>
    <w:rsid w:val="00D73115"/>
    <w:rsid w:val="00D73C38"/>
    <w:rsid w:val="00D741B5"/>
    <w:rsid w:val="00D7427E"/>
    <w:rsid w:val="00D742C7"/>
    <w:rsid w:val="00D74355"/>
    <w:rsid w:val="00D743EA"/>
    <w:rsid w:val="00D745D8"/>
    <w:rsid w:val="00D751EB"/>
    <w:rsid w:val="00D7531E"/>
    <w:rsid w:val="00D7592D"/>
    <w:rsid w:val="00D764D0"/>
    <w:rsid w:val="00D772D6"/>
    <w:rsid w:val="00D7746A"/>
    <w:rsid w:val="00D7768E"/>
    <w:rsid w:val="00D8069F"/>
    <w:rsid w:val="00D80D0B"/>
    <w:rsid w:val="00D80E08"/>
    <w:rsid w:val="00D810E6"/>
    <w:rsid w:val="00D8153A"/>
    <w:rsid w:val="00D817CA"/>
    <w:rsid w:val="00D8286E"/>
    <w:rsid w:val="00D82AB2"/>
    <w:rsid w:val="00D83DDF"/>
    <w:rsid w:val="00D84302"/>
    <w:rsid w:val="00D84900"/>
    <w:rsid w:val="00D84A52"/>
    <w:rsid w:val="00D84A9A"/>
    <w:rsid w:val="00D84AC4"/>
    <w:rsid w:val="00D85271"/>
    <w:rsid w:val="00D852AA"/>
    <w:rsid w:val="00D85F1F"/>
    <w:rsid w:val="00D86452"/>
    <w:rsid w:val="00D8677E"/>
    <w:rsid w:val="00D86C22"/>
    <w:rsid w:val="00D86DCF"/>
    <w:rsid w:val="00D87524"/>
    <w:rsid w:val="00D879F2"/>
    <w:rsid w:val="00D87BB2"/>
    <w:rsid w:val="00D87CE4"/>
    <w:rsid w:val="00D87E11"/>
    <w:rsid w:val="00D9028B"/>
    <w:rsid w:val="00D90532"/>
    <w:rsid w:val="00D908D2"/>
    <w:rsid w:val="00D90AE6"/>
    <w:rsid w:val="00D90EC6"/>
    <w:rsid w:val="00D9119E"/>
    <w:rsid w:val="00D915D5"/>
    <w:rsid w:val="00D91810"/>
    <w:rsid w:val="00D918D5"/>
    <w:rsid w:val="00D91CC9"/>
    <w:rsid w:val="00D91F41"/>
    <w:rsid w:val="00D9251F"/>
    <w:rsid w:val="00D92B3A"/>
    <w:rsid w:val="00D92E4D"/>
    <w:rsid w:val="00D92F28"/>
    <w:rsid w:val="00D93A16"/>
    <w:rsid w:val="00D942DF"/>
    <w:rsid w:val="00D9475B"/>
    <w:rsid w:val="00D94C58"/>
    <w:rsid w:val="00D94FBF"/>
    <w:rsid w:val="00D952C6"/>
    <w:rsid w:val="00D958E7"/>
    <w:rsid w:val="00D964A8"/>
    <w:rsid w:val="00D96C95"/>
    <w:rsid w:val="00D96CB2"/>
    <w:rsid w:val="00D97359"/>
    <w:rsid w:val="00D974CB"/>
    <w:rsid w:val="00D9756D"/>
    <w:rsid w:val="00D97801"/>
    <w:rsid w:val="00DA0281"/>
    <w:rsid w:val="00DA0857"/>
    <w:rsid w:val="00DA0A11"/>
    <w:rsid w:val="00DA1219"/>
    <w:rsid w:val="00DA174A"/>
    <w:rsid w:val="00DA1A40"/>
    <w:rsid w:val="00DA1B60"/>
    <w:rsid w:val="00DA1D7D"/>
    <w:rsid w:val="00DA27D3"/>
    <w:rsid w:val="00DA284E"/>
    <w:rsid w:val="00DA29F3"/>
    <w:rsid w:val="00DA2F8F"/>
    <w:rsid w:val="00DA317F"/>
    <w:rsid w:val="00DA359B"/>
    <w:rsid w:val="00DA3956"/>
    <w:rsid w:val="00DA3E51"/>
    <w:rsid w:val="00DA403A"/>
    <w:rsid w:val="00DA4B65"/>
    <w:rsid w:val="00DA5203"/>
    <w:rsid w:val="00DA53C3"/>
    <w:rsid w:val="00DA5667"/>
    <w:rsid w:val="00DA5B29"/>
    <w:rsid w:val="00DA5EB0"/>
    <w:rsid w:val="00DA6D37"/>
    <w:rsid w:val="00DA6EC8"/>
    <w:rsid w:val="00DA70C5"/>
    <w:rsid w:val="00DA7C03"/>
    <w:rsid w:val="00DA7C05"/>
    <w:rsid w:val="00DA7FAC"/>
    <w:rsid w:val="00DB02B7"/>
    <w:rsid w:val="00DB09E7"/>
    <w:rsid w:val="00DB0C01"/>
    <w:rsid w:val="00DB1391"/>
    <w:rsid w:val="00DB178F"/>
    <w:rsid w:val="00DB1958"/>
    <w:rsid w:val="00DB1B9B"/>
    <w:rsid w:val="00DB204B"/>
    <w:rsid w:val="00DB2241"/>
    <w:rsid w:val="00DB2299"/>
    <w:rsid w:val="00DB2522"/>
    <w:rsid w:val="00DB28E7"/>
    <w:rsid w:val="00DB2FE4"/>
    <w:rsid w:val="00DB34A9"/>
    <w:rsid w:val="00DB35CF"/>
    <w:rsid w:val="00DB3939"/>
    <w:rsid w:val="00DB3FFD"/>
    <w:rsid w:val="00DB4041"/>
    <w:rsid w:val="00DB4538"/>
    <w:rsid w:val="00DB483D"/>
    <w:rsid w:val="00DB4858"/>
    <w:rsid w:val="00DB4912"/>
    <w:rsid w:val="00DB4EFD"/>
    <w:rsid w:val="00DB54A5"/>
    <w:rsid w:val="00DB55C2"/>
    <w:rsid w:val="00DB5C8A"/>
    <w:rsid w:val="00DB5EC8"/>
    <w:rsid w:val="00DB664F"/>
    <w:rsid w:val="00DB6960"/>
    <w:rsid w:val="00DB701E"/>
    <w:rsid w:val="00DB738E"/>
    <w:rsid w:val="00DB7446"/>
    <w:rsid w:val="00DB781E"/>
    <w:rsid w:val="00DB79D0"/>
    <w:rsid w:val="00DB7B6C"/>
    <w:rsid w:val="00DB7BA2"/>
    <w:rsid w:val="00DB7DEE"/>
    <w:rsid w:val="00DB7F65"/>
    <w:rsid w:val="00DC1125"/>
    <w:rsid w:val="00DC1779"/>
    <w:rsid w:val="00DC1DD9"/>
    <w:rsid w:val="00DC251D"/>
    <w:rsid w:val="00DC2EBD"/>
    <w:rsid w:val="00DC3A17"/>
    <w:rsid w:val="00DC40D7"/>
    <w:rsid w:val="00DC4651"/>
    <w:rsid w:val="00DC482B"/>
    <w:rsid w:val="00DC4DBB"/>
    <w:rsid w:val="00DC52A2"/>
    <w:rsid w:val="00DC56EC"/>
    <w:rsid w:val="00DC5CF8"/>
    <w:rsid w:val="00DC5FCD"/>
    <w:rsid w:val="00DC6DD9"/>
    <w:rsid w:val="00DC6E6F"/>
    <w:rsid w:val="00DC7572"/>
    <w:rsid w:val="00DC75DA"/>
    <w:rsid w:val="00DC78DB"/>
    <w:rsid w:val="00DC7A5C"/>
    <w:rsid w:val="00DD018B"/>
    <w:rsid w:val="00DD0D1C"/>
    <w:rsid w:val="00DD0E87"/>
    <w:rsid w:val="00DD0FDC"/>
    <w:rsid w:val="00DD1904"/>
    <w:rsid w:val="00DD1989"/>
    <w:rsid w:val="00DD1F79"/>
    <w:rsid w:val="00DD2188"/>
    <w:rsid w:val="00DD2DB0"/>
    <w:rsid w:val="00DD3092"/>
    <w:rsid w:val="00DD3750"/>
    <w:rsid w:val="00DD3A64"/>
    <w:rsid w:val="00DD3BE4"/>
    <w:rsid w:val="00DD3C77"/>
    <w:rsid w:val="00DD3D76"/>
    <w:rsid w:val="00DD3D8D"/>
    <w:rsid w:val="00DD3ECF"/>
    <w:rsid w:val="00DD4809"/>
    <w:rsid w:val="00DD4A65"/>
    <w:rsid w:val="00DD5164"/>
    <w:rsid w:val="00DD5D6A"/>
    <w:rsid w:val="00DD5E86"/>
    <w:rsid w:val="00DD65F3"/>
    <w:rsid w:val="00DD6617"/>
    <w:rsid w:val="00DD6686"/>
    <w:rsid w:val="00DD67DB"/>
    <w:rsid w:val="00DD6BD3"/>
    <w:rsid w:val="00DD6CC6"/>
    <w:rsid w:val="00DD722A"/>
    <w:rsid w:val="00DD7328"/>
    <w:rsid w:val="00DD7330"/>
    <w:rsid w:val="00DD7A1C"/>
    <w:rsid w:val="00DD7A88"/>
    <w:rsid w:val="00DD7FD4"/>
    <w:rsid w:val="00DE0322"/>
    <w:rsid w:val="00DE03F1"/>
    <w:rsid w:val="00DE0526"/>
    <w:rsid w:val="00DE0699"/>
    <w:rsid w:val="00DE124A"/>
    <w:rsid w:val="00DE135D"/>
    <w:rsid w:val="00DE158C"/>
    <w:rsid w:val="00DE19A6"/>
    <w:rsid w:val="00DE2119"/>
    <w:rsid w:val="00DE24AE"/>
    <w:rsid w:val="00DE28CC"/>
    <w:rsid w:val="00DE2A88"/>
    <w:rsid w:val="00DE2B34"/>
    <w:rsid w:val="00DE3118"/>
    <w:rsid w:val="00DE3A75"/>
    <w:rsid w:val="00DE4A66"/>
    <w:rsid w:val="00DE5082"/>
    <w:rsid w:val="00DE5ACE"/>
    <w:rsid w:val="00DE602D"/>
    <w:rsid w:val="00DE6417"/>
    <w:rsid w:val="00DE64C0"/>
    <w:rsid w:val="00DE6784"/>
    <w:rsid w:val="00DE6BB6"/>
    <w:rsid w:val="00DE6CD5"/>
    <w:rsid w:val="00DE70CD"/>
    <w:rsid w:val="00DE7534"/>
    <w:rsid w:val="00DE7A94"/>
    <w:rsid w:val="00DE7C40"/>
    <w:rsid w:val="00DE7D7F"/>
    <w:rsid w:val="00DF013B"/>
    <w:rsid w:val="00DF01AD"/>
    <w:rsid w:val="00DF0308"/>
    <w:rsid w:val="00DF04F0"/>
    <w:rsid w:val="00DF0818"/>
    <w:rsid w:val="00DF096D"/>
    <w:rsid w:val="00DF097B"/>
    <w:rsid w:val="00DF0A39"/>
    <w:rsid w:val="00DF1225"/>
    <w:rsid w:val="00DF1AD3"/>
    <w:rsid w:val="00DF2038"/>
    <w:rsid w:val="00DF2AE9"/>
    <w:rsid w:val="00DF3278"/>
    <w:rsid w:val="00DF3459"/>
    <w:rsid w:val="00DF35C2"/>
    <w:rsid w:val="00DF36E8"/>
    <w:rsid w:val="00DF380D"/>
    <w:rsid w:val="00DF3827"/>
    <w:rsid w:val="00DF407C"/>
    <w:rsid w:val="00DF4ED5"/>
    <w:rsid w:val="00DF4F22"/>
    <w:rsid w:val="00DF5501"/>
    <w:rsid w:val="00DF57AE"/>
    <w:rsid w:val="00DF5B62"/>
    <w:rsid w:val="00DF6588"/>
    <w:rsid w:val="00DF6669"/>
    <w:rsid w:val="00DF686E"/>
    <w:rsid w:val="00DF7149"/>
    <w:rsid w:val="00DF74E6"/>
    <w:rsid w:val="00DF7A4B"/>
    <w:rsid w:val="00DF7E2A"/>
    <w:rsid w:val="00E001BD"/>
    <w:rsid w:val="00E00288"/>
    <w:rsid w:val="00E00AA6"/>
    <w:rsid w:val="00E0139E"/>
    <w:rsid w:val="00E014EB"/>
    <w:rsid w:val="00E01B44"/>
    <w:rsid w:val="00E01EC0"/>
    <w:rsid w:val="00E023F0"/>
    <w:rsid w:val="00E026F4"/>
    <w:rsid w:val="00E028D5"/>
    <w:rsid w:val="00E0367E"/>
    <w:rsid w:val="00E036FE"/>
    <w:rsid w:val="00E03787"/>
    <w:rsid w:val="00E0445E"/>
    <w:rsid w:val="00E0474A"/>
    <w:rsid w:val="00E0499C"/>
    <w:rsid w:val="00E04C2A"/>
    <w:rsid w:val="00E04CD9"/>
    <w:rsid w:val="00E04CFD"/>
    <w:rsid w:val="00E04F20"/>
    <w:rsid w:val="00E05432"/>
    <w:rsid w:val="00E05B5B"/>
    <w:rsid w:val="00E0706B"/>
    <w:rsid w:val="00E0779D"/>
    <w:rsid w:val="00E07872"/>
    <w:rsid w:val="00E07972"/>
    <w:rsid w:val="00E07A0F"/>
    <w:rsid w:val="00E07CC4"/>
    <w:rsid w:val="00E10259"/>
    <w:rsid w:val="00E105DE"/>
    <w:rsid w:val="00E1121B"/>
    <w:rsid w:val="00E1129C"/>
    <w:rsid w:val="00E118A6"/>
    <w:rsid w:val="00E11B69"/>
    <w:rsid w:val="00E11CC7"/>
    <w:rsid w:val="00E12120"/>
    <w:rsid w:val="00E12346"/>
    <w:rsid w:val="00E123B0"/>
    <w:rsid w:val="00E127A9"/>
    <w:rsid w:val="00E12A74"/>
    <w:rsid w:val="00E12BBB"/>
    <w:rsid w:val="00E12F0E"/>
    <w:rsid w:val="00E12F59"/>
    <w:rsid w:val="00E12F78"/>
    <w:rsid w:val="00E131B7"/>
    <w:rsid w:val="00E136F7"/>
    <w:rsid w:val="00E13A0B"/>
    <w:rsid w:val="00E13A72"/>
    <w:rsid w:val="00E13C4B"/>
    <w:rsid w:val="00E1414D"/>
    <w:rsid w:val="00E144CC"/>
    <w:rsid w:val="00E14D6A"/>
    <w:rsid w:val="00E15343"/>
    <w:rsid w:val="00E15669"/>
    <w:rsid w:val="00E15D32"/>
    <w:rsid w:val="00E16332"/>
    <w:rsid w:val="00E16668"/>
    <w:rsid w:val="00E169B2"/>
    <w:rsid w:val="00E169F4"/>
    <w:rsid w:val="00E17612"/>
    <w:rsid w:val="00E1792A"/>
    <w:rsid w:val="00E17C18"/>
    <w:rsid w:val="00E2025A"/>
    <w:rsid w:val="00E2058D"/>
    <w:rsid w:val="00E206AF"/>
    <w:rsid w:val="00E207BD"/>
    <w:rsid w:val="00E2098E"/>
    <w:rsid w:val="00E20B46"/>
    <w:rsid w:val="00E223EB"/>
    <w:rsid w:val="00E22404"/>
    <w:rsid w:val="00E22793"/>
    <w:rsid w:val="00E227C5"/>
    <w:rsid w:val="00E22FC6"/>
    <w:rsid w:val="00E2318D"/>
    <w:rsid w:val="00E2338A"/>
    <w:rsid w:val="00E2354E"/>
    <w:rsid w:val="00E23E69"/>
    <w:rsid w:val="00E2408B"/>
    <w:rsid w:val="00E243FF"/>
    <w:rsid w:val="00E2445B"/>
    <w:rsid w:val="00E246ED"/>
    <w:rsid w:val="00E24758"/>
    <w:rsid w:val="00E2486A"/>
    <w:rsid w:val="00E249A5"/>
    <w:rsid w:val="00E24D6C"/>
    <w:rsid w:val="00E250A3"/>
    <w:rsid w:val="00E25417"/>
    <w:rsid w:val="00E257F3"/>
    <w:rsid w:val="00E2590A"/>
    <w:rsid w:val="00E25D07"/>
    <w:rsid w:val="00E262D6"/>
    <w:rsid w:val="00E26304"/>
    <w:rsid w:val="00E26466"/>
    <w:rsid w:val="00E26543"/>
    <w:rsid w:val="00E267CB"/>
    <w:rsid w:val="00E269B5"/>
    <w:rsid w:val="00E27028"/>
    <w:rsid w:val="00E27120"/>
    <w:rsid w:val="00E274A1"/>
    <w:rsid w:val="00E275CC"/>
    <w:rsid w:val="00E27818"/>
    <w:rsid w:val="00E27C8F"/>
    <w:rsid w:val="00E27FD1"/>
    <w:rsid w:val="00E30051"/>
    <w:rsid w:val="00E30116"/>
    <w:rsid w:val="00E303FB"/>
    <w:rsid w:val="00E30971"/>
    <w:rsid w:val="00E30F74"/>
    <w:rsid w:val="00E31124"/>
    <w:rsid w:val="00E316B5"/>
    <w:rsid w:val="00E31B75"/>
    <w:rsid w:val="00E31DED"/>
    <w:rsid w:val="00E320E5"/>
    <w:rsid w:val="00E32406"/>
    <w:rsid w:val="00E32566"/>
    <w:rsid w:val="00E3269F"/>
    <w:rsid w:val="00E32D28"/>
    <w:rsid w:val="00E3365A"/>
    <w:rsid w:val="00E33B2E"/>
    <w:rsid w:val="00E33F3A"/>
    <w:rsid w:val="00E34769"/>
    <w:rsid w:val="00E34C5F"/>
    <w:rsid w:val="00E34DF8"/>
    <w:rsid w:val="00E34E04"/>
    <w:rsid w:val="00E34FDB"/>
    <w:rsid w:val="00E35435"/>
    <w:rsid w:val="00E358DC"/>
    <w:rsid w:val="00E35CEE"/>
    <w:rsid w:val="00E36366"/>
    <w:rsid w:val="00E36552"/>
    <w:rsid w:val="00E36A1B"/>
    <w:rsid w:val="00E36D9E"/>
    <w:rsid w:val="00E370D2"/>
    <w:rsid w:val="00E3744D"/>
    <w:rsid w:val="00E37605"/>
    <w:rsid w:val="00E37672"/>
    <w:rsid w:val="00E37762"/>
    <w:rsid w:val="00E37D76"/>
    <w:rsid w:val="00E400FB"/>
    <w:rsid w:val="00E405BB"/>
    <w:rsid w:val="00E405D6"/>
    <w:rsid w:val="00E41234"/>
    <w:rsid w:val="00E41561"/>
    <w:rsid w:val="00E41AD3"/>
    <w:rsid w:val="00E4209F"/>
    <w:rsid w:val="00E4252D"/>
    <w:rsid w:val="00E42A9D"/>
    <w:rsid w:val="00E42E6C"/>
    <w:rsid w:val="00E42E78"/>
    <w:rsid w:val="00E434BF"/>
    <w:rsid w:val="00E4391B"/>
    <w:rsid w:val="00E43B8C"/>
    <w:rsid w:val="00E43FE3"/>
    <w:rsid w:val="00E44016"/>
    <w:rsid w:val="00E44047"/>
    <w:rsid w:val="00E44115"/>
    <w:rsid w:val="00E44A3A"/>
    <w:rsid w:val="00E44AE8"/>
    <w:rsid w:val="00E44BDC"/>
    <w:rsid w:val="00E454B2"/>
    <w:rsid w:val="00E458C4"/>
    <w:rsid w:val="00E458D1"/>
    <w:rsid w:val="00E45A8C"/>
    <w:rsid w:val="00E4620E"/>
    <w:rsid w:val="00E468F7"/>
    <w:rsid w:val="00E46FB5"/>
    <w:rsid w:val="00E4723D"/>
    <w:rsid w:val="00E50105"/>
    <w:rsid w:val="00E50143"/>
    <w:rsid w:val="00E501D4"/>
    <w:rsid w:val="00E5050F"/>
    <w:rsid w:val="00E50B43"/>
    <w:rsid w:val="00E50D23"/>
    <w:rsid w:val="00E510D6"/>
    <w:rsid w:val="00E510FC"/>
    <w:rsid w:val="00E513C9"/>
    <w:rsid w:val="00E514D9"/>
    <w:rsid w:val="00E524FD"/>
    <w:rsid w:val="00E52C57"/>
    <w:rsid w:val="00E52DEA"/>
    <w:rsid w:val="00E5321F"/>
    <w:rsid w:val="00E535FA"/>
    <w:rsid w:val="00E53660"/>
    <w:rsid w:val="00E53C34"/>
    <w:rsid w:val="00E5445C"/>
    <w:rsid w:val="00E544FE"/>
    <w:rsid w:val="00E5463B"/>
    <w:rsid w:val="00E54C0E"/>
    <w:rsid w:val="00E55201"/>
    <w:rsid w:val="00E552EE"/>
    <w:rsid w:val="00E55549"/>
    <w:rsid w:val="00E5565D"/>
    <w:rsid w:val="00E56891"/>
    <w:rsid w:val="00E568B9"/>
    <w:rsid w:val="00E57051"/>
    <w:rsid w:val="00E574BF"/>
    <w:rsid w:val="00E57672"/>
    <w:rsid w:val="00E578C4"/>
    <w:rsid w:val="00E578E2"/>
    <w:rsid w:val="00E579E1"/>
    <w:rsid w:val="00E57DE2"/>
    <w:rsid w:val="00E57E0D"/>
    <w:rsid w:val="00E60101"/>
    <w:rsid w:val="00E609DD"/>
    <w:rsid w:val="00E60C46"/>
    <w:rsid w:val="00E60CE4"/>
    <w:rsid w:val="00E61589"/>
    <w:rsid w:val="00E6178D"/>
    <w:rsid w:val="00E61872"/>
    <w:rsid w:val="00E61C53"/>
    <w:rsid w:val="00E61FC4"/>
    <w:rsid w:val="00E62575"/>
    <w:rsid w:val="00E626DB"/>
    <w:rsid w:val="00E627E0"/>
    <w:rsid w:val="00E63077"/>
    <w:rsid w:val="00E6320E"/>
    <w:rsid w:val="00E632D4"/>
    <w:rsid w:val="00E63E38"/>
    <w:rsid w:val="00E646A7"/>
    <w:rsid w:val="00E646B1"/>
    <w:rsid w:val="00E64AD4"/>
    <w:rsid w:val="00E65100"/>
    <w:rsid w:val="00E654E2"/>
    <w:rsid w:val="00E655C8"/>
    <w:rsid w:val="00E65AD7"/>
    <w:rsid w:val="00E65B15"/>
    <w:rsid w:val="00E66229"/>
    <w:rsid w:val="00E6634E"/>
    <w:rsid w:val="00E6647A"/>
    <w:rsid w:val="00E6660B"/>
    <w:rsid w:val="00E66A42"/>
    <w:rsid w:val="00E66A75"/>
    <w:rsid w:val="00E71311"/>
    <w:rsid w:val="00E71838"/>
    <w:rsid w:val="00E72266"/>
    <w:rsid w:val="00E7231B"/>
    <w:rsid w:val="00E729DD"/>
    <w:rsid w:val="00E72A45"/>
    <w:rsid w:val="00E72A63"/>
    <w:rsid w:val="00E72BB7"/>
    <w:rsid w:val="00E72D30"/>
    <w:rsid w:val="00E73083"/>
    <w:rsid w:val="00E73168"/>
    <w:rsid w:val="00E735F8"/>
    <w:rsid w:val="00E7391C"/>
    <w:rsid w:val="00E73C7B"/>
    <w:rsid w:val="00E74F63"/>
    <w:rsid w:val="00E751CC"/>
    <w:rsid w:val="00E76065"/>
    <w:rsid w:val="00E763A9"/>
    <w:rsid w:val="00E76E2D"/>
    <w:rsid w:val="00E77091"/>
    <w:rsid w:val="00E778E7"/>
    <w:rsid w:val="00E77A6A"/>
    <w:rsid w:val="00E77CAC"/>
    <w:rsid w:val="00E77E17"/>
    <w:rsid w:val="00E8062B"/>
    <w:rsid w:val="00E80D55"/>
    <w:rsid w:val="00E81089"/>
    <w:rsid w:val="00E810DF"/>
    <w:rsid w:val="00E821DB"/>
    <w:rsid w:val="00E82313"/>
    <w:rsid w:val="00E826AE"/>
    <w:rsid w:val="00E82704"/>
    <w:rsid w:val="00E82A71"/>
    <w:rsid w:val="00E82B5D"/>
    <w:rsid w:val="00E82CEA"/>
    <w:rsid w:val="00E82F43"/>
    <w:rsid w:val="00E82FBA"/>
    <w:rsid w:val="00E8303A"/>
    <w:rsid w:val="00E831FC"/>
    <w:rsid w:val="00E8340F"/>
    <w:rsid w:val="00E83590"/>
    <w:rsid w:val="00E83BF3"/>
    <w:rsid w:val="00E83C4B"/>
    <w:rsid w:val="00E8419E"/>
    <w:rsid w:val="00E842FE"/>
    <w:rsid w:val="00E84ECF"/>
    <w:rsid w:val="00E84ED4"/>
    <w:rsid w:val="00E85781"/>
    <w:rsid w:val="00E85F9D"/>
    <w:rsid w:val="00E872FB"/>
    <w:rsid w:val="00E87330"/>
    <w:rsid w:val="00E8779E"/>
    <w:rsid w:val="00E87986"/>
    <w:rsid w:val="00E8A349"/>
    <w:rsid w:val="00E90023"/>
    <w:rsid w:val="00E90206"/>
    <w:rsid w:val="00E903B6"/>
    <w:rsid w:val="00E906F8"/>
    <w:rsid w:val="00E90747"/>
    <w:rsid w:val="00E90760"/>
    <w:rsid w:val="00E90763"/>
    <w:rsid w:val="00E90E65"/>
    <w:rsid w:val="00E916C8"/>
    <w:rsid w:val="00E91F15"/>
    <w:rsid w:val="00E92148"/>
    <w:rsid w:val="00E921F9"/>
    <w:rsid w:val="00E9225A"/>
    <w:rsid w:val="00E92B43"/>
    <w:rsid w:val="00E92CCF"/>
    <w:rsid w:val="00E92F52"/>
    <w:rsid w:val="00E94116"/>
    <w:rsid w:val="00E9415F"/>
    <w:rsid w:val="00E942BE"/>
    <w:rsid w:val="00E94796"/>
    <w:rsid w:val="00E94A42"/>
    <w:rsid w:val="00E959C3"/>
    <w:rsid w:val="00E966A9"/>
    <w:rsid w:val="00E9670C"/>
    <w:rsid w:val="00E9725E"/>
    <w:rsid w:val="00E976D9"/>
    <w:rsid w:val="00E977E0"/>
    <w:rsid w:val="00E97927"/>
    <w:rsid w:val="00E97D0B"/>
    <w:rsid w:val="00E97D54"/>
    <w:rsid w:val="00EA0065"/>
    <w:rsid w:val="00EA0124"/>
    <w:rsid w:val="00EA027B"/>
    <w:rsid w:val="00EA03B9"/>
    <w:rsid w:val="00EA04A7"/>
    <w:rsid w:val="00EA05C7"/>
    <w:rsid w:val="00EA099B"/>
    <w:rsid w:val="00EA0E8F"/>
    <w:rsid w:val="00EA13C7"/>
    <w:rsid w:val="00EA1AEC"/>
    <w:rsid w:val="00EA1D15"/>
    <w:rsid w:val="00EA1F43"/>
    <w:rsid w:val="00EA28FE"/>
    <w:rsid w:val="00EA2A8F"/>
    <w:rsid w:val="00EA2E09"/>
    <w:rsid w:val="00EA2ECF"/>
    <w:rsid w:val="00EA3024"/>
    <w:rsid w:val="00EA3182"/>
    <w:rsid w:val="00EA3626"/>
    <w:rsid w:val="00EA38E5"/>
    <w:rsid w:val="00EA3F1C"/>
    <w:rsid w:val="00EA4008"/>
    <w:rsid w:val="00EA434F"/>
    <w:rsid w:val="00EA4DB1"/>
    <w:rsid w:val="00EA571A"/>
    <w:rsid w:val="00EA5B80"/>
    <w:rsid w:val="00EA5F7B"/>
    <w:rsid w:val="00EA609D"/>
    <w:rsid w:val="00EA62EB"/>
    <w:rsid w:val="00EA644F"/>
    <w:rsid w:val="00EA6908"/>
    <w:rsid w:val="00EA6C19"/>
    <w:rsid w:val="00EA7845"/>
    <w:rsid w:val="00EA79A2"/>
    <w:rsid w:val="00EB0E8C"/>
    <w:rsid w:val="00EB167B"/>
    <w:rsid w:val="00EB1984"/>
    <w:rsid w:val="00EB1A2F"/>
    <w:rsid w:val="00EB1ABA"/>
    <w:rsid w:val="00EB21DC"/>
    <w:rsid w:val="00EB2330"/>
    <w:rsid w:val="00EB307F"/>
    <w:rsid w:val="00EB3128"/>
    <w:rsid w:val="00EB34B6"/>
    <w:rsid w:val="00EB3579"/>
    <w:rsid w:val="00EB3629"/>
    <w:rsid w:val="00EB36A2"/>
    <w:rsid w:val="00EB3A47"/>
    <w:rsid w:val="00EB3BB2"/>
    <w:rsid w:val="00EB4031"/>
    <w:rsid w:val="00EB470E"/>
    <w:rsid w:val="00EB4E71"/>
    <w:rsid w:val="00EB589B"/>
    <w:rsid w:val="00EB6046"/>
    <w:rsid w:val="00EB614A"/>
    <w:rsid w:val="00EB61AE"/>
    <w:rsid w:val="00EB6400"/>
    <w:rsid w:val="00EB69FE"/>
    <w:rsid w:val="00EB6B5A"/>
    <w:rsid w:val="00EB6C2F"/>
    <w:rsid w:val="00EB6C36"/>
    <w:rsid w:val="00EB7658"/>
    <w:rsid w:val="00EB7958"/>
    <w:rsid w:val="00EB79AE"/>
    <w:rsid w:val="00EB7DC9"/>
    <w:rsid w:val="00EB7F47"/>
    <w:rsid w:val="00EC0340"/>
    <w:rsid w:val="00EC0515"/>
    <w:rsid w:val="00EC0A42"/>
    <w:rsid w:val="00EC0EB4"/>
    <w:rsid w:val="00EC0F0E"/>
    <w:rsid w:val="00EC0F77"/>
    <w:rsid w:val="00EC107E"/>
    <w:rsid w:val="00EC1248"/>
    <w:rsid w:val="00EC142E"/>
    <w:rsid w:val="00EC1582"/>
    <w:rsid w:val="00EC15B0"/>
    <w:rsid w:val="00EC16F0"/>
    <w:rsid w:val="00EC1E2A"/>
    <w:rsid w:val="00EC1F02"/>
    <w:rsid w:val="00EC205E"/>
    <w:rsid w:val="00EC22D0"/>
    <w:rsid w:val="00EC310A"/>
    <w:rsid w:val="00EC3CF2"/>
    <w:rsid w:val="00EC3FD5"/>
    <w:rsid w:val="00EC4556"/>
    <w:rsid w:val="00EC46CF"/>
    <w:rsid w:val="00EC479C"/>
    <w:rsid w:val="00EC4CFE"/>
    <w:rsid w:val="00EC51B1"/>
    <w:rsid w:val="00EC5502"/>
    <w:rsid w:val="00EC5AA0"/>
    <w:rsid w:val="00EC6235"/>
    <w:rsid w:val="00EC6661"/>
    <w:rsid w:val="00EC686E"/>
    <w:rsid w:val="00EC687D"/>
    <w:rsid w:val="00EC69CD"/>
    <w:rsid w:val="00EC6D8F"/>
    <w:rsid w:val="00EC7049"/>
    <w:rsid w:val="00EC7871"/>
    <w:rsid w:val="00EC7941"/>
    <w:rsid w:val="00ED04C0"/>
    <w:rsid w:val="00ED06BA"/>
    <w:rsid w:val="00ED0AB7"/>
    <w:rsid w:val="00ED0C2F"/>
    <w:rsid w:val="00ED1128"/>
    <w:rsid w:val="00ED14D0"/>
    <w:rsid w:val="00ED19FC"/>
    <w:rsid w:val="00ED2254"/>
    <w:rsid w:val="00ED250D"/>
    <w:rsid w:val="00ED280F"/>
    <w:rsid w:val="00ED2B16"/>
    <w:rsid w:val="00ED31DD"/>
    <w:rsid w:val="00ED34F5"/>
    <w:rsid w:val="00ED3510"/>
    <w:rsid w:val="00ED37EB"/>
    <w:rsid w:val="00ED3904"/>
    <w:rsid w:val="00ED3F98"/>
    <w:rsid w:val="00ED4185"/>
    <w:rsid w:val="00ED440A"/>
    <w:rsid w:val="00ED489F"/>
    <w:rsid w:val="00ED4A16"/>
    <w:rsid w:val="00ED4A44"/>
    <w:rsid w:val="00ED4FA9"/>
    <w:rsid w:val="00ED5756"/>
    <w:rsid w:val="00ED619D"/>
    <w:rsid w:val="00ED6A0D"/>
    <w:rsid w:val="00ED701E"/>
    <w:rsid w:val="00ED7076"/>
    <w:rsid w:val="00ED7318"/>
    <w:rsid w:val="00ED73E2"/>
    <w:rsid w:val="00EE0A8D"/>
    <w:rsid w:val="00EE0CFE"/>
    <w:rsid w:val="00EE16C5"/>
    <w:rsid w:val="00EE2008"/>
    <w:rsid w:val="00EE2148"/>
    <w:rsid w:val="00EE24BA"/>
    <w:rsid w:val="00EE267D"/>
    <w:rsid w:val="00EE2A79"/>
    <w:rsid w:val="00EE2FC1"/>
    <w:rsid w:val="00EE3446"/>
    <w:rsid w:val="00EE3AD1"/>
    <w:rsid w:val="00EE4B63"/>
    <w:rsid w:val="00EE5575"/>
    <w:rsid w:val="00EE5C43"/>
    <w:rsid w:val="00EE627B"/>
    <w:rsid w:val="00EE6395"/>
    <w:rsid w:val="00EE76D7"/>
    <w:rsid w:val="00EE7A9A"/>
    <w:rsid w:val="00EE7B59"/>
    <w:rsid w:val="00EF00DA"/>
    <w:rsid w:val="00EF051B"/>
    <w:rsid w:val="00EF0F9E"/>
    <w:rsid w:val="00EF1A9B"/>
    <w:rsid w:val="00EF1B2A"/>
    <w:rsid w:val="00EF1F1A"/>
    <w:rsid w:val="00EF2464"/>
    <w:rsid w:val="00EF2485"/>
    <w:rsid w:val="00EF2D80"/>
    <w:rsid w:val="00EF308C"/>
    <w:rsid w:val="00EF39CC"/>
    <w:rsid w:val="00EF39FB"/>
    <w:rsid w:val="00EF3A42"/>
    <w:rsid w:val="00EF3CDC"/>
    <w:rsid w:val="00EF4252"/>
    <w:rsid w:val="00EF4422"/>
    <w:rsid w:val="00EF58B6"/>
    <w:rsid w:val="00EF5A06"/>
    <w:rsid w:val="00EF5C6F"/>
    <w:rsid w:val="00EF64EE"/>
    <w:rsid w:val="00EF68B9"/>
    <w:rsid w:val="00EF6909"/>
    <w:rsid w:val="00EF6A70"/>
    <w:rsid w:val="00EF6D69"/>
    <w:rsid w:val="00EF7B4E"/>
    <w:rsid w:val="00EF7BCF"/>
    <w:rsid w:val="00EF7E25"/>
    <w:rsid w:val="00F0002A"/>
    <w:rsid w:val="00F00CA2"/>
    <w:rsid w:val="00F00D0D"/>
    <w:rsid w:val="00F01053"/>
    <w:rsid w:val="00F017E9"/>
    <w:rsid w:val="00F018DB"/>
    <w:rsid w:val="00F01A31"/>
    <w:rsid w:val="00F01A36"/>
    <w:rsid w:val="00F01F23"/>
    <w:rsid w:val="00F0214C"/>
    <w:rsid w:val="00F02BB1"/>
    <w:rsid w:val="00F02BCE"/>
    <w:rsid w:val="00F02E14"/>
    <w:rsid w:val="00F03141"/>
    <w:rsid w:val="00F03365"/>
    <w:rsid w:val="00F03819"/>
    <w:rsid w:val="00F040FB"/>
    <w:rsid w:val="00F0423C"/>
    <w:rsid w:val="00F04BBA"/>
    <w:rsid w:val="00F05BD9"/>
    <w:rsid w:val="00F05BE8"/>
    <w:rsid w:val="00F05CF0"/>
    <w:rsid w:val="00F060DC"/>
    <w:rsid w:val="00F0627D"/>
    <w:rsid w:val="00F063F6"/>
    <w:rsid w:val="00F0647A"/>
    <w:rsid w:val="00F06B2A"/>
    <w:rsid w:val="00F07166"/>
    <w:rsid w:val="00F075B6"/>
    <w:rsid w:val="00F076AD"/>
    <w:rsid w:val="00F07988"/>
    <w:rsid w:val="00F10419"/>
    <w:rsid w:val="00F104A5"/>
    <w:rsid w:val="00F1089A"/>
    <w:rsid w:val="00F10C7D"/>
    <w:rsid w:val="00F11775"/>
    <w:rsid w:val="00F11978"/>
    <w:rsid w:val="00F11F04"/>
    <w:rsid w:val="00F11F5D"/>
    <w:rsid w:val="00F11F6D"/>
    <w:rsid w:val="00F12C2E"/>
    <w:rsid w:val="00F13098"/>
    <w:rsid w:val="00F13477"/>
    <w:rsid w:val="00F13B5D"/>
    <w:rsid w:val="00F13F3D"/>
    <w:rsid w:val="00F13FDD"/>
    <w:rsid w:val="00F14252"/>
    <w:rsid w:val="00F143EB"/>
    <w:rsid w:val="00F1478A"/>
    <w:rsid w:val="00F1481C"/>
    <w:rsid w:val="00F149EE"/>
    <w:rsid w:val="00F14C03"/>
    <w:rsid w:val="00F1502A"/>
    <w:rsid w:val="00F1513C"/>
    <w:rsid w:val="00F1516D"/>
    <w:rsid w:val="00F152C1"/>
    <w:rsid w:val="00F15F8A"/>
    <w:rsid w:val="00F160FB"/>
    <w:rsid w:val="00F1634C"/>
    <w:rsid w:val="00F16B26"/>
    <w:rsid w:val="00F1707B"/>
    <w:rsid w:val="00F1770C"/>
    <w:rsid w:val="00F20081"/>
    <w:rsid w:val="00F20517"/>
    <w:rsid w:val="00F20917"/>
    <w:rsid w:val="00F209B6"/>
    <w:rsid w:val="00F209D9"/>
    <w:rsid w:val="00F209E4"/>
    <w:rsid w:val="00F20B6E"/>
    <w:rsid w:val="00F20CA6"/>
    <w:rsid w:val="00F20F47"/>
    <w:rsid w:val="00F2154A"/>
    <w:rsid w:val="00F21660"/>
    <w:rsid w:val="00F21673"/>
    <w:rsid w:val="00F2172A"/>
    <w:rsid w:val="00F218E5"/>
    <w:rsid w:val="00F21B27"/>
    <w:rsid w:val="00F21C2B"/>
    <w:rsid w:val="00F222C5"/>
    <w:rsid w:val="00F2240A"/>
    <w:rsid w:val="00F2257E"/>
    <w:rsid w:val="00F22648"/>
    <w:rsid w:val="00F235A7"/>
    <w:rsid w:val="00F24509"/>
    <w:rsid w:val="00F24947"/>
    <w:rsid w:val="00F249FC"/>
    <w:rsid w:val="00F24A03"/>
    <w:rsid w:val="00F252F8"/>
    <w:rsid w:val="00F256BE"/>
    <w:rsid w:val="00F25801"/>
    <w:rsid w:val="00F25A40"/>
    <w:rsid w:val="00F25D13"/>
    <w:rsid w:val="00F26788"/>
    <w:rsid w:val="00F26A4A"/>
    <w:rsid w:val="00F26B06"/>
    <w:rsid w:val="00F27134"/>
    <w:rsid w:val="00F27790"/>
    <w:rsid w:val="00F30ADE"/>
    <w:rsid w:val="00F31187"/>
    <w:rsid w:val="00F31987"/>
    <w:rsid w:val="00F31990"/>
    <w:rsid w:val="00F31C98"/>
    <w:rsid w:val="00F3210D"/>
    <w:rsid w:val="00F334E9"/>
    <w:rsid w:val="00F33807"/>
    <w:rsid w:val="00F338E4"/>
    <w:rsid w:val="00F3390D"/>
    <w:rsid w:val="00F34893"/>
    <w:rsid w:val="00F348A4"/>
    <w:rsid w:val="00F34B03"/>
    <w:rsid w:val="00F34BB4"/>
    <w:rsid w:val="00F35267"/>
    <w:rsid w:val="00F3539D"/>
    <w:rsid w:val="00F355B6"/>
    <w:rsid w:val="00F35B5E"/>
    <w:rsid w:val="00F35FFB"/>
    <w:rsid w:val="00F3615C"/>
    <w:rsid w:val="00F36372"/>
    <w:rsid w:val="00F365A5"/>
    <w:rsid w:val="00F36FF8"/>
    <w:rsid w:val="00F3713C"/>
    <w:rsid w:val="00F37580"/>
    <w:rsid w:val="00F376F8"/>
    <w:rsid w:val="00F40121"/>
    <w:rsid w:val="00F40476"/>
    <w:rsid w:val="00F40B2D"/>
    <w:rsid w:val="00F40D7B"/>
    <w:rsid w:val="00F40F5E"/>
    <w:rsid w:val="00F4159D"/>
    <w:rsid w:val="00F417AB"/>
    <w:rsid w:val="00F420EF"/>
    <w:rsid w:val="00F42507"/>
    <w:rsid w:val="00F426D2"/>
    <w:rsid w:val="00F42A02"/>
    <w:rsid w:val="00F42C14"/>
    <w:rsid w:val="00F43218"/>
    <w:rsid w:val="00F4379D"/>
    <w:rsid w:val="00F43A1F"/>
    <w:rsid w:val="00F43AE4"/>
    <w:rsid w:val="00F43B85"/>
    <w:rsid w:val="00F43C7B"/>
    <w:rsid w:val="00F43F7E"/>
    <w:rsid w:val="00F44662"/>
    <w:rsid w:val="00F44F20"/>
    <w:rsid w:val="00F45020"/>
    <w:rsid w:val="00F4546E"/>
    <w:rsid w:val="00F45527"/>
    <w:rsid w:val="00F4628D"/>
    <w:rsid w:val="00F46486"/>
    <w:rsid w:val="00F467CD"/>
    <w:rsid w:val="00F46AD7"/>
    <w:rsid w:val="00F47079"/>
    <w:rsid w:val="00F47203"/>
    <w:rsid w:val="00F4727F"/>
    <w:rsid w:val="00F47BC9"/>
    <w:rsid w:val="00F5022B"/>
    <w:rsid w:val="00F5041E"/>
    <w:rsid w:val="00F50712"/>
    <w:rsid w:val="00F507C7"/>
    <w:rsid w:val="00F51171"/>
    <w:rsid w:val="00F51535"/>
    <w:rsid w:val="00F51C57"/>
    <w:rsid w:val="00F51DBD"/>
    <w:rsid w:val="00F521D5"/>
    <w:rsid w:val="00F52C9D"/>
    <w:rsid w:val="00F532B0"/>
    <w:rsid w:val="00F537CB"/>
    <w:rsid w:val="00F53C75"/>
    <w:rsid w:val="00F5431F"/>
    <w:rsid w:val="00F54369"/>
    <w:rsid w:val="00F5464D"/>
    <w:rsid w:val="00F54780"/>
    <w:rsid w:val="00F548E8"/>
    <w:rsid w:val="00F54A1E"/>
    <w:rsid w:val="00F54F73"/>
    <w:rsid w:val="00F55231"/>
    <w:rsid w:val="00F5552A"/>
    <w:rsid w:val="00F557A7"/>
    <w:rsid w:val="00F558C9"/>
    <w:rsid w:val="00F55A20"/>
    <w:rsid w:val="00F566F8"/>
    <w:rsid w:val="00F56829"/>
    <w:rsid w:val="00F5684B"/>
    <w:rsid w:val="00F56920"/>
    <w:rsid w:val="00F569CF"/>
    <w:rsid w:val="00F56BFA"/>
    <w:rsid w:val="00F56CD8"/>
    <w:rsid w:val="00F56F6C"/>
    <w:rsid w:val="00F57671"/>
    <w:rsid w:val="00F57B1F"/>
    <w:rsid w:val="00F57F9C"/>
    <w:rsid w:val="00F6058F"/>
    <w:rsid w:val="00F607B9"/>
    <w:rsid w:val="00F60ADD"/>
    <w:rsid w:val="00F61433"/>
    <w:rsid w:val="00F616BA"/>
    <w:rsid w:val="00F617A0"/>
    <w:rsid w:val="00F617C1"/>
    <w:rsid w:val="00F61CDF"/>
    <w:rsid w:val="00F62775"/>
    <w:rsid w:val="00F62B88"/>
    <w:rsid w:val="00F63372"/>
    <w:rsid w:val="00F633C9"/>
    <w:rsid w:val="00F6354C"/>
    <w:rsid w:val="00F6376A"/>
    <w:rsid w:val="00F639D2"/>
    <w:rsid w:val="00F644F8"/>
    <w:rsid w:val="00F6472E"/>
    <w:rsid w:val="00F650E8"/>
    <w:rsid w:val="00F656D9"/>
    <w:rsid w:val="00F6572F"/>
    <w:rsid w:val="00F657CE"/>
    <w:rsid w:val="00F65C26"/>
    <w:rsid w:val="00F65F4F"/>
    <w:rsid w:val="00F6610C"/>
    <w:rsid w:val="00F6611D"/>
    <w:rsid w:val="00F66135"/>
    <w:rsid w:val="00F67023"/>
    <w:rsid w:val="00F67291"/>
    <w:rsid w:val="00F6766C"/>
    <w:rsid w:val="00F677B4"/>
    <w:rsid w:val="00F679B4"/>
    <w:rsid w:val="00F67DCE"/>
    <w:rsid w:val="00F706ED"/>
    <w:rsid w:val="00F70DDE"/>
    <w:rsid w:val="00F70DE2"/>
    <w:rsid w:val="00F711A3"/>
    <w:rsid w:val="00F7191C"/>
    <w:rsid w:val="00F71C39"/>
    <w:rsid w:val="00F71E5F"/>
    <w:rsid w:val="00F72298"/>
    <w:rsid w:val="00F72446"/>
    <w:rsid w:val="00F72550"/>
    <w:rsid w:val="00F72F47"/>
    <w:rsid w:val="00F7313E"/>
    <w:rsid w:val="00F7358F"/>
    <w:rsid w:val="00F7375C"/>
    <w:rsid w:val="00F73B4D"/>
    <w:rsid w:val="00F73FAC"/>
    <w:rsid w:val="00F7418E"/>
    <w:rsid w:val="00F74215"/>
    <w:rsid w:val="00F74473"/>
    <w:rsid w:val="00F74AA3"/>
    <w:rsid w:val="00F74CC8"/>
    <w:rsid w:val="00F75F47"/>
    <w:rsid w:val="00F76534"/>
    <w:rsid w:val="00F765BC"/>
    <w:rsid w:val="00F76AF3"/>
    <w:rsid w:val="00F77038"/>
    <w:rsid w:val="00F7782C"/>
    <w:rsid w:val="00F77A62"/>
    <w:rsid w:val="00F77A96"/>
    <w:rsid w:val="00F77D59"/>
    <w:rsid w:val="00F80AAC"/>
    <w:rsid w:val="00F811A7"/>
    <w:rsid w:val="00F814D4"/>
    <w:rsid w:val="00F8176F"/>
    <w:rsid w:val="00F818BA"/>
    <w:rsid w:val="00F81A78"/>
    <w:rsid w:val="00F81CB9"/>
    <w:rsid w:val="00F81CE5"/>
    <w:rsid w:val="00F81DB4"/>
    <w:rsid w:val="00F81EEE"/>
    <w:rsid w:val="00F82093"/>
    <w:rsid w:val="00F82398"/>
    <w:rsid w:val="00F82461"/>
    <w:rsid w:val="00F826F6"/>
    <w:rsid w:val="00F828C3"/>
    <w:rsid w:val="00F8344D"/>
    <w:rsid w:val="00F8358C"/>
    <w:rsid w:val="00F83A52"/>
    <w:rsid w:val="00F83C23"/>
    <w:rsid w:val="00F843FC"/>
    <w:rsid w:val="00F8454B"/>
    <w:rsid w:val="00F8460D"/>
    <w:rsid w:val="00F84733"/>
    <w:rsid w:val="00F848AD"/>
    <w:rsid w:val="00F84C78"/>
    <w:rsid w:val="00F850CF"/>
    <w:rsid w:val="00F857D0"/>
    <w:rsid w:val="00F85D69"/>
    <w:rsid w:val="00F85FA5"/>
    <w:rsid w:val="00F861AE"/>
    <w:rsid w:val="00F8627E"/>
    <w:rsid w:val="00F8634F"/>
    <w:rsid w:val="00F865D0"/>
    <w:rsid w:val="00F8682D"/>
    <w:rsid w:val="00F86845"/>
    <w:rsid w:val="00F86C60"/>
    <w:rsid w:val="00F86F60"/>
    <w:rsid w:val="00F86FEC"/>
    <w:rsid w:val="00F87327"/>
    <w:rsid w:val="00F87376"/>
    <w:rsid w:val="00F87A0C"/>
    <w:rsid w:val="00F87A92"/>
    <w:rsid w:val="00F901A6"/>
    <w:rsid w:val="00F90455"/>
    <w:rsid w:val="00F908D8"/>
    <w:rsid w:val="00F90EDB"/>
    <w:rsid w:val="00F9170F"/>
    <w:rsid w:val="00F91905"/>
    <w:rsid w:val="00F91942"/>
    <w:rsid w:val="00F91AD7"/>
    <w:rsid w:val="00F91C8A"/>
    <w:rsid w:val="00F92390"/>
    <w:rsid w:val="00F92715"/>
    <w:rsid w:val="00F92DFF"/>
    <w:rsid w:val="00F93268"/>
    <w:rsid w:val="00F93427"/>
    <w:rsid w:val="00F93869"/>
    <w:rsid w:val="00F93955"/>
    <w:rsid w:val="00F93A78"/>
    <w:rsid w:val="00F93E28"/>
    <w:rsid w:val="00F93EC1"/>
    <w:rsid w:val="00F941AB"/>
    <w:rsid w:val="00F94B4A"/>
    <w:rsid w:val="00F951CD"/>
    <w:rsid w:val="00F95574"/>
    <w:rsid w:val="00F95AA0"/>
    <w:rsid w:val="00F9624B"/>
    <w:rsid w:val="00F96841"/>
    <w:rsid w:val="00F97677"/>
    <w:rsid w:val="00F977BF"/>
    <w:rsid w:val="00FA0321"/>
    <w:rsid w:val="00FA0B4F"/>
    <w:rsid w:val="00FA1470"/>
    <w:rsid w:val="00FA1C8E"/>
    <w:rsid w:val="00FA1CC9"/>
    <w:rsid w:val="00FA2354"/>
    <w:rsid w:val="00FA2678"/>
    <w:rsid w:val="00FA279E"/>
    <w:rsid w:val="00FA28AB"/>
    <w:rsid w:val="00FA2ADD"/>
    <w:rsid w:val="00FA2EBD"/>
    <w:rsid w:val="00FA2F1E"/>
    <w:rsid w:val="00FA2F44"/>
    <w:rsid w:val="00FA3E07"/>
    <w:rsid w:val="00FA473A"/>
    <w:rsid w:val="00FA4C61"/>
    <w:rsid w:val="00FA4C68"/>
    <w:rsid w:val="00FA5109"/>
    <w:rsid w:val="00FA56FC"/>
    <w:rsid w:val="00FA57AC"/>
    <w:rsid w:val="00FA589A"/>
    <w:rsid w:val="00FA686F"/>
    <w:rsid w:val="00FA68AF"/>
    <w:rsid w:val="00FA6A7E"/>
    <w:rsid w:val="00FA72BF"/>
    <w:rsid w:val="00FA76D7"/>
    <w:rsid w:val="00FB0A61"/>
    <w:rsid w:val="00FB0FC3"/>
    <w:rsid w:val="00FB133E"/>
    <w:rsid w:val="00FB18FD"/>
    <w:rsid w:val="00FB1A88"/>
    <w:rsid w:val="00FB1FF1"/>
    <w:rsid w:val="00FB2234"/>
    <w:rsid w:val="00FB22B8"/>
    <w:rsid w:val="00FB29D8"/>
    <w:rsid w:val="00FB2B00"/>
    <w:rsid w:val="00FB35B5"/>
    <w:rsid w:val="00FB3810"/>
    <w:rsid w:val="00FB3AFD"/>
    <w:rsid w:val="00FB4073"/>
    <w:rsid w:val="00FB4118"/>
    <w:rsid w:val="00FB444C"/>
    <w:rsid w:val="00FB45A8"/>
    <w:rsid w:val="00FB4D8F"/>
    <w:rsid w:val="00FB506B"/>
    <w:rsid w:val="00FB5F43"/>
    <w:rsid w:val="00FB623D"/>
    <w:rsid w:val="00FB64A5"/>
    <w:rsid w:val="00FB6DF5"/>
    <w:rsid w:val="00FB7180"/>
    <w:rsid w:val="00FB7349"/>
    <w:rsid w:val="00FB78EE"/>
    <w:rsid w:val="00FC0CDE"/>
    <w:rsid w:val="00FC1655"/>
    <w:rsid w:val="00FC191A"/>
    <w:rsid w:val="00FC1BA4"/>
    <w:rsid w:val="00FC1EBE"/>
    <w:rsid w:val="00FC1FBB"/>
    <w:rsid w:val="00FC249A"/>
    <w:rsid w:val="00FC24E7"/>
    <w:rsid w:val="00FC299A"/>
    <w:rsid w:val="00FC2AB8"/>
    <w:rsid w:val="00FC3276"/>
    <w:rsid w:val="00FC32C3"/>
    <w:rsid w:val="00FC3780"/>
    <w:rsid w:val="00FC4247"/>
    <w:rsid w:val="00FC5106"/>
    <w:rsid w:val="00FC54C4"/>
    <w:rsid w:val="00FC5549"/>
    <w:rsid w:val="00FC5BFA"/>
    <w:rsid w:val="00FC5F54"/>
    <w:rsid w:val="00FC60C7"/>
    <w:rsid w:val="00FC6AD5"/>
    <w:rsid w:val="00FC6EC9"/>
    <w:rsid w:val="00FC729A"/>
    <w:rsid w:val="00FC75D1"/>
    <w:rsid w:val="00FC75E9"/>
    <w:rsid w:val="00FC7A48"/>
    <w:rsid w:val="00FC7C8A"/>
    <w:rsid w:val="00FD0910"/>
    <w:rsid w:val="00FD0B91"/>
    <w:rsid w:val="00FD0F02"/>
    <w:rsid w:val="00FD11A2"/>
    <w:rsid w:val="00FD13BD"/>
    <w:rsid w:val="00FD21BA"/>
    <w:rsid w:val="00FD24AD"/>
    <w:rsid w:val="00FD2D52"/>
    <w:rsid w:val="00FD3333"/>
    <w:rsid w:val="00FD3422"/>
    <w:rsid w:val="00FD382B"/>
    <w:rsid w:val="00FD3920"/>
    <w:rsid w:val="00FD3F97"/>
    <w:rsid w:val="00FD4427"/>
    <w:rsid w:val="00FD4439"/>
    <w:rsid w:val="00FD44F9"/>
    <w:rsid w:val="00FD45B8"/>
    <w:rsid w:val="00FD4D7B"/>
    <w:rsid w:val="00FD4F94"/>
    <w:rsid w:val="00FD5875"/>
    <w:rsid w:val="00FD5BA3"/>
    <w:rsid w:val="00FD5E20"/>
    <w:rsid w:val="00FD5F9A"/>
    <w:rsid w:val="00FD6058"/>
    <w:rsid w:val="00FD60AD"/>
    <w:rsid w:val="00FD61B5"/>
    <w:rsid w:val="00FD62BC"/>
    <w:rsid w:val="00FD6389"/>
    <w:rsid w:val="00FD6A40"/>
    <w:rsid w:val="00FD70CC"/>
    <w:rsid w:val="00FD71A8"/>
    <w:rsid w:val="00FD7492"/>
    <w:rsid w:val="00FD76E9"/>
    <w:rsid w:val="00FD795C"/>
    <w:rsid w:val="00FE018E"/>
    <w:rsid w:val="00FE0235"/>
    <w:rsid w:val="00FE04A0"/>
    <w:rsid w:val="00FE08F4"/>
    <w:rsid w:val="00FE0EC4"/>
    <w:rsid w:val="00FE11E3"/>
    <w:rsid w:val="00FE12CE"/>
    <w:rsid w:val="00FE1494"/>
    <w:rsid w:val="00FE14C2"/>
    <w:rsid w:val="00FE2645"/>
    <w:rsid w:val="00FE26F7"/>
    <w:rsid w:val="00FE2C8F"/>
    <w:rsid w:val="00FE3426"/>
    <w:rsid w:val="00FE3788"/>
    <w:rsid w:val="00FE3ACF"/>
    <w:rsid w:val="00FE3C41"/>
    <w:rsid w:val="00FE3F88"/>
    <w:rsid w:val="00FE439F"/>
    <w:rsid w:val="00FE4611"/>
    <w:rsid w:val="00FE492D"/>
    <w:rsid w:val="00FE4B84"/>
    <w:rsid w:val="00FE4EBC"/>
    <w:rsid w:val="00FE50CE"/>
    <w:rsid w:val="00FE514D"/>
    <w:rsid w:val="00FE52D0"/>
    <w:rsid w:val="00FE53D8"/>
    <w:rsid w:val="00FE59C1"/>
    <w:rsid w:val="00FE5B7B"/>
    <w:rsid w:val="00FE5D0F"/>
    <w:rsid w:val="00FE5F3A"/>
    <w:rsid w:val="00FE6866"/>
    <w:rsid w:val="00FE72A1"/>
    <w:rsid w:val="00FE763F"/>
    <w:rsid w:val="00FE7872"/>
    <w:rsid w:val="00FF08EB"/>
    <w:rsid w:val="00FF0A56"/>
    <w:rsid w:val="00FF0DF2"/>
    <w:rsid w:val="00FF0E6A"/>
    <w:rsid w:val="00FF13C5"/>
    <w:rsid w:val="00FF1618"/>
    <w:rsid w:val="00FF175F"/>
    <w:rsid w:val="00FF1942"/>
    <w:rsid w:val="00FF1B2E"/>
    <w:rsid w:val="00FF1E4A"/>
    <w:rsid w:val="00FF20FE"/>
    <w:rsid w:val="00FF239F"/>
    <w:rsid w:val="00FF2469"/>
    <w:rsid w:val="00FF291E"/>
    <w:rsid w:val="00FF2D97"/>
    <w:rsid w:val="00FF2F1D"/>
    <w:rsid w:val="00FF3102"/>
    <w:rsid w:val="00FF32E1"/>
    <w:rsid w:val="00FF34E5"/>
    <w:rsid w:val="00FF351E"/>
    <w:rsid w:val="00FF354D"/>
    <w:rsid w:val="00FF3628"/>
    <w:rsid w:val="00FF36A8"/>
    <w:rsid w:val="00FF4C1D"/>
    <w:rsid w:val="00FF4CE5"/>
    <w:rsid w:val="00FF4D1B"/>
    <w:rsid w:val="00FF5EA0"/>
    <w:rsid w:val="00FF5F03"/>
    <w:rsid w:val="00FF5FBB"/>
    <w:rsid w:val="00FF6DB2"/>
    <w:rsid w:val="00FF6E75"/>
    <w:rsid w:val="00FF73EC"/>
    <w:rsid w:val="00FF78DE"/>
    <w:rsid w:val="01FF76B3"/>
    <w:rsid w:val="0322C148"/>
    <w:rsid w:val="0369842F"/>
    <w:rsid w:val="050ABB96"/>
    <w:rsid w:val="0610562E"/>
    <w:rsid w:val="06507210"/>
    <w:rsid w:val="068D35FA"/>
    <w:rsid w:val="069389FB"/>
    <w:rsid w:val="0876DCAB"/>
    <w:rsid w:val="08F7B249"/>
    <w:rsid w:val="095D52E8"/>
    <w:rsid w:val="0A735EAA"/>
    <w:rsid w:val="0E5C7828"/>
    <w:rsid w:val="0E9FF192"/>
    <w:rsid w:val="0EC461F5"/>
    <w:rsid w:val="131D83EE"/>
    <w:rsid w:val="14D4D392"/>
    <w:rsid w:val="14F71BCD"/>
    <w:rsid w:val="1784DCF9"/>
    <w:rsid w:val="186C3A22"/>
    <w:rsid w:val="1AC01FFB"/>
    <w:rsid w:val="1E20B917"/>
    <w:rsid w:val="1E397963"/>
    <w:rsid w:val="20982DC2"/>
    <w:rsid w:val="20E50082"/>
    <w:rsid w:val="2160DBF9"/>
    <w:rsid w:val="22943AE9"/>
    <w:rsid w:val="2436DB36"/>
    <w:rsid w:val="24F5FD2C"/>
    <w:rsid w:val="2551FEB6"/>
    <w:rsid w:val="26FDFF77"/>
    <w:rsid w:val="272254FF"/>
    <w:rsid w:val="294AB0D0"/>
    <w:rsid w:val="29F64E49"/>
    <w:rsid w:val="2B84C3EE"/>
    <w:rsid w:val="2BF67CFE"/>
    <w:rsid w:val="2C2C616B"/>
    <w:rsid w:val="2D0716A5"/>
    <w:rsid w:val="2D8E6236"/>
    <w:rsid w:val="2F5E8409"/>
    <w:rsid w:val="305B0B63"/>
    <w:rsid w:val="311DC589"/>
    <w:rsid w:val="322CF252"/>
    <w:rsid w:val="3275F0AE"/>
    <w:rsid w:val="338DCD84"/>
    <w:rsid w:val="346AFE10"/>
    <w:rsid w:val="34A917C4"/>
    <w:rsid w:val="3553E749"/>
    <w:rsid w:val="355B6A88"/>
    <w:rsid w:val="3601DA0C"/>
    <w:rsid w:val="364242CA"/>
    <w:rsid w:val="3658AD19"/>
    <w:rsid w:val="36B5C804"/>
    <w:rsid w:val="36C2CA2F"/>
    <w:rsid w:val="36E3EE93"/>
    <w:rsid w:val="3780A5FB"/>
    <w:rsid w:val="37ECC4F6"/>
    <w:rsid w:val="38CF8722"/>
    <w:rsid w:val="39295E5F"/>
    <w:rsid w:val="3B3D8A5C"/>
    <w:rsid w:val="3C7B7A35"/>
    <w:rsid w:val="3D1E9C6B"/>
    <w:rsid w:val="403E5E02"/>
    <w:rsid w:val="40F4E71F"/>
    <w:rsid w:val="411FF3ED"/>
    <w:rsid w:val="4148892F"/>
    <w:rsid w:val="42068831"/>
    <w:rsid w:val="42659632"/>
    <w:rsid w:val="452CD291"/>
    <w:rsid w:val="459704A2"/>
    <w:rsid w:val="45F869C6"/>
    <w:rsid w:val="460D14AF"/>
    <w:rsid w:val="4640875B"/>
    <w:rsid w:val="4649A319"/>
    <w:rsid w:val="47050334"/>
    <w:rsid w:val="475078CE"/>
    <w:rsid w:val="47B4A934"/>
    <w:rsid w:val="4901B2E9"/>
    <w:rsid w:val="49684CBD"/>
    <w:rsid w:val="49C069E4"/>
    <w:rsid w:val="4C633554"/>
    <w:rsid w:val="4D1F9783"/>
    <w:rsid w:val="4EDC87F1"/>
    <w:rsid w:val="539DB00C"/>
    <w:rsid w:val="53CB4C95"/>
    <w:rsid w:val="5412A353"/>
    <w:rsid w:val="54DA0A22"/>
    <w:rsid w:val="5643AA56"/>
    <w:rsid w:val="56839E52"/>
    <w:rsid w:val="57E395CF"/>
    <w:rsid w:val="5879A74D"/>
    <w:rsid w:val="5930EEC8"/>
    <w:rsid w:val="5A1577AE"/>
    <w:rsid w:val="5A2768D4"/>
    <w:rsid w:val="5A7917D8"/>
    <w:rsid w:val="5A9DEBE1"/>
    <w:rsid w:val="5AD400AD"/>
    <w:rsid w:val="5B171B79"/>
    <w:rsid w:val="5BC33935"/>
    <w:rsid w:val="5BC4A8F6"/>
    <w:rsid w:val="5C1E94FF"/>
    <w:rsid w:val="5D442406"/>
    <w:rsid w:val="5ECB2FEA"/>
    <w:rsid w:val="617FB3AD"/>
    <w:rsid w:val="62A0994D"/>
    <w:rsid w:val="63168063"/>
    <w:rsid w:val="6414B0A1"/>
    <w:rsid w:val="653113CE"/>
    <w:rsid w:val="664E1358"/>
    <w:rsid w:val="684BB0D0"/>
    <w:rsid w:val="68ED9478"/>
    <w:rsid w:val="6B2BDA53"/>
    <w:rsid w:val="6BF859AA"/>
    <w:rsid w:val="6C300739"/>
    <w:rsid w:val="6D0D782B"/>
    <w:rsid w:val="6DCBD79A"/>
    <w:rsid w:val="70D2BF3D"/>
    <w:rsid w:val="7174CAA4"/>
    <w:rsid w:val="7371540F"/>
    <w:rsid w:val="737CCAFA"/>
    <w:rsid w:val="73920ABF"/>
    <w:rsid w:val="74A423EA"/>
    <w:rsid w:val="7553838F"/>
    <w:rsid w:val="761AEF14"/>
    <w:rsid w:val="76321E38"/>
    <w:rsid w:val="7649B643"/>
    <w:rsid w:val="7814C41D"/>
    <w:rsid w:val="78283160"/>
    <w:rsid w:val="7A589553"/>
    <w:rsid w:val="7C3F1386"/>
    <w:rsid w:val="7D96D12D"/>
    <w:rsid w:val="7DADDB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6007CC8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5549"/>
    <w:pPr>
      <w:spacing w:before="120" w:after="120" w:line="360" w:lineRule="auto"/>
    </w:pPr>
    <w:rPr>
      <w:rFonts w:ascii="Arial" w:hAnsi="Arial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5BEE"/>
    <w:pPr>
      <w:keepNext/>
      <w:keepLines/>
      <w:spacing w:before="480" w:after="240"/>
      <w:outlineLvl w:val="0"/>
    </w:pPr>
    <w:rPr>
      <w:rFonts w:eastAsiaTheme="majorEastAsia" w:cstheme="majorBidi"/>
      <w:cap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80155"/>
    <w:pPr>
      <w:keepNext/>
      <w:keepLines/>
      <w:spacing w:before="240" w:after="240"/>
      <w:outlineLvl w:val="1"/>
    </w:pPr>
    <w:rPr>
      <w:rFonts w:eastAsiaTheme="majorEastAsia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045B"/>
    <w:pPr>
      <w:keepNext/>
      <w:keepLines/>
      <w:spacing w:before="240"/>
      <w:outlineLvl w:val="2"/>
    </w:pPr>
    <w:rPr>
      <w:rFonts w:eastAsiaTheme="majorEastAsia" w:cstheme="majorBidi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5BEE"/>
    <w:rPr>
      <w:rFonts w:ascii="Arial" w:eastAsiaTheme="majorEastAsia" w:hAnsi="Arial" w:cstheme="majorBidi"/>
      <w:caps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80155"/>
    <w:rPr>
      <w:rFonts w:ascii="Arial" w:eastAsiaTheme="majorEastAsia" w:hAnsi="Arial" w:cstheme="majorBidi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045B"/>
    <w:rPr>
      <w:rFonts w:ascii="Arial" w:eastAsiaTheme="majorEastAsia" w:hAnsi="Arial" w:cstheme="majorBidi"/>
      <w:i/>
      <w:sz w:val="24"/>
      <w:szCs w:val="24"/>
    </w:rPr>
  </w:style>
  <w:style w:type="paragraph" w:styleId="ListParagraph">
    <w:name w:val="List Paragraph"/>
    <w:basedOn w:val="Normal"/>
    <w:uiPriority w:val="34"/>
    <w:qFormat/>
    <w:rsid w:val="0066099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609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099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6099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09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099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099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099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A05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F24A03"/>
    <w:pPr>
      <w:spacing w:before="240" w:after="240" w:line="240" w:lineRule="auto"/>
      <w:contextualSpacing/>
    </w:pPr>
    <w:rPr>
      <w:rFonts w:eastAsiaTheme="majorEastAsia" w:cstheme="majorBidi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24A03"/>
    <w:rPr>
      <w:rFonts w:ascii="Arial" w:eastAsiaTheme="majorEastAsia" w:hAnsi="Arial" w:cstheme="majorBidi"/>
      <w:spacing w:val="-10"/>
      <w:kern w:val="28"/>
      <w:sz w:val="40"/>
      <w:szCs w:val="56"/>
    </w:rPr>
  </w:style>
  <w:style w:type="paragraph" w:customStyle="1" w:styleId="Default">
    <w:name w:val="Default"/>
    <w:rsid w:val="008B10C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5292A"/>
    <w:rPr>
      <w:color w:val="0000FF"/>
      <w:u w:val="single"/>
    </w:rPr>
  </w:style>
  <w:style w:type="character" w:customStyle="1" w:styleId="highlight">
    <w:name w:val="highlight"/>
    <w:basedOn w:val="DefaultParagraphFont"/>
    <w:rsid w:val="00A5292A"/>
  </w:style>
  <w:style w:type="character" w:styleId="FollowedHyperlink">
    <w:name w:val="FollowedHyperlink"/>
    <w:basedOn w:val="DefaultParagraphFont"/>
    <w:uiPriority w:val="99"/>
    <w:semiHidden/>
    <w:unhideWhenUsed/>
    <w:rsid w:val="00965B21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4319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55C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5CB0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355C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5CB0"/>
    <w:rPr>
      <w:rFonts w:ascii="Arial" w:hAnsi="Arial"/>
    </w:rPr>
  </w:style>
  <w:style w:type="paragraph" w:styleId="Revision">
    <w:name w:val="Revision"/>
    <w:hidden/>
    <w:uiPriority w:val="99"/>
    <w:semiHidden/>
    <w:rsid w:val="00314F4A"/>
    <w:pPr>
      <w:spacing w:after="0" w:line="240" w:lineRule="auto"/>
    </w:pPr>
    <w:rPr>
      <w:rFonts w:ascii="Arial" w:hAnsi="Arial"/>
      <w:lang w:val="en-US"/>
    </w:rPr>
  </w:style>
  <w:style w:type="paragraph" w:customStyle="1" w:styleId="HTML1">
    <w:name w:val="HTML 書式付き1"/>
    <w:basedOn w:val="Normal"/>
    <w:rsid w:val="00E2445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</w:pPr>
    <w:rPr>
      <w:rFonts w:ascii="Courier New" w:eastAsia="MS Mincho" w:hAnsi="Courier New" w:cs="Times New Roman"/>
      <w:sz w:val="20"/>
      <w:szCs w:val="20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884E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108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1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17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45C53-44CA-4F1E-89E9-513D0CA9F1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667</Words>
  <Characters>950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8-06T10:23:00Z</dcterms:created>
  <dcterms:modified xsi:type="dcterms:W3CDTF">2021-08-06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s://csl.mendeley.com/styles/528106131/ART-2</vt:lpwstr>
  </property>
  <property fmtid="{D5CDD505-2E9C-101B-9397-08002B2CF9AE}" pid="3" name="Mendeley Recent Style Name 0_1">
    <vt:lpwstr>ART - web-links corrected 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ritish-journal-of-clinical-pharmacology</vt:lpwstr>
  </property>
  <property fmtid="{D5CDD505-2E9C-101B-9397-08002B2CF9AE}" pid="9" name="Mendeley Recent Style Name 3_1">
    <vt:lpwstr>British Journal of Clinical Pharmacology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clinical-infectious-diseases</vt:lpwstr>
  </property>
  <property fmtid="{D5CDD505-2E9C-101B-9397-08002B2CF9AE}" pid="13" name="Mendeley Recent Style Name 5_1">
    <vt:lpwstr>Clinical Infectious Diseases</vt:lpwstr>
  </property>
  <property fmtid="{D5CDD505-2E9C-101B-9397-08002B2CF9AE}" pid="14" name="Mendeley Recent Style Id 6_1">
    <vt:lpwstr>http://csl.mendeley.com/styles/483916471/journal-of-antimicrobial-chemotherapy-boldnbs</vt:lpwstr>
  </property>
  <property fmtid="{D5CDD505-2E9C-101B-9397-08002B2CF9AE}" pid="15" name="Mendeley Recent Style Name 6_1">
    <vt:lpwstr>Journal of Antimicrobial Chemotherapy - bold numbers</vt:lpwstr>
  </property>
  <property fmtid="{D5CDD505-2E9C-101B-9397-08002B2CF9AE}" pid="16" name="Mendeley Recent Style Id 7_1">
    <vt:lpwstr>http://www.zotero.org/styles/rheumatology-and-therapy</vt:lpwstr>
  </property>
  <property fmtid="{D5CDD505-2E9C-101B-9397-08002B2CF9AE}" pid="17" name="Mendeley Recent Style Name 7_1">
    <vt:lpwstr>Rheumatology and Therapy</vt:lpwstr>
  </property>
  <property fmtid="{D5CDD505-2E9C-101B-9397-08002B2CF9AE}" pid="18" name="Mendeley Recent Style Id 8_1">
    <vt:lpwstr>http://csl.mendeley.com/styles/519785641/ModRheum-CH</vt:lpwstr>
  </property>
  <property fmtid="{D5CDD505-2E9C-101B-9397-08002B2CF9AE}" pid="19" name="Mendeley Recent Style Name 8_1">
    <vt:lpwstr>Springer - Vancouver (brackets) - Cello Health MedErgy</vt:lpwstr>
  </property>
  <property fmtid="{D5CDD505-2E9C-101B-9397-08002B2CF9AE}" pid="20" name="Mendeley Recent Style Id 9_1">
    <vt:lpwstr>http://csl.mendeley.com/styles/519785641/Vancouver-Square</vt:lpwstr>
  </property>
  <property fmtid="{D5CDD505-2E9C-101B-9397-08002B2CF9AE}" pid="21" name="Mendeley Recent Style Name 9_1">
    <vt:lpwstr>Vancouver - Cello Health MedErg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5fe85ba-7798-3d70-bf78-178d65970920</vt:lpwstr>
  </property>
  <property fmtid="{D5CDD505-2E9C-101B-9397-08002B2CF9AE}" pid="24" name="Mendeley Citation Style_1">
    <vt:lpwstr>http://csl.mendeley.com/styles/519785641/Vancouver-Square</vt:lpwstr>
  </property>
</Properties>
</file>